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65C252" w14:textId="54796C51" w:rsidR="00502BCA" w:rsidRDefault="00502BCA" w:rsidP="00502BCA">
      <w:pPr>
        <w:jc w:val="center"/>
        <w:rPr>
          <w:sz w:val="40"/>
          <w:szCs w:val="40"/>
        </w:rPr>
      </w:pPr>
      <w:r w:rsidRPr="00DC1333">
        <w:rPr>
          <w:b/>
          <w:noProof/>
          <w:sz w:val="40"/>
          <w:szCs w:val="40"/>
        </w:rPr>
        <w:t>TITLE</w:t>
      </w:r>
      <w:r w:rsidRPr="00DC1333">
        <w:rPr>
          <w:sz w:val="40"/>
          <w:szCs w:val="40"/>
        </w:rPr>
        <w:t xml:space="preserve">: </w:t>
      </w:r>
      <w:r>
        <w:rPr>
          <w:sz w:val="40"/>
          <w:szCs w:val="40"/>
        </w:rPr>
        <w:t>PHYSICAL ACTIVITY IN ADULTS AS A SOCIAL DETERMINANT OF HEALTH</w:t>
      </w:r>
    </w:p>
    <w:p w14:paraId="40DC8A39" w14:textId="77777777" w:rsidR="00502BCA" w:rsidRDefault="00502BCA" w:rsidP="00502BCA">
      <w:pPr>
        <w:jc w:val="center"/>
        <w:rPr>
          <w:sz w:val="40"/>
          <w:szCs w:val="40"/>
        </w:rPr>
      </w:pPr>
    </w:p>
    <w:p w14:paraId="67AF7CA7" w14:textId="06FED618" w:rsidR="00502BCA" w:rsidRPr="00DC1333" w:rsidRDefault="00502BCA" w:rsidP="00502BCA">
      <w:pPr>
        <w:jc w:val="center"/>
        <w:rPr>
          <w:sz w:val="40"/>
          <w:szCs w:val="40"/>
        </w:rPr>
      </w:pPr>
      <w:r>
        <w:rPr>
          <w:sz w:val="40"/>
          <w:szCs w:val="40"/>
        </w:rPr>
        <w:t>MID-</w:t>
      </w:r>
      <w:r w:rsidRPr="00DC1333">
        <w:rPr>
          <w:sz w:val="40"/>
          <w:szCs w:val="40"/>
        </w:rPr>
        <w:t>PROJECT REPORT</w:t>
      </w:r>
    </w:p>
    <w:p w14:paraId="524E0B9A" w14:textId="77777777" w:rsidR="00502BCA" w:rsidRDefault="00502BCA" w:rsidP="00502BCA">
      <w:pPr>
        <w:jc w:val="center"/>
        <w:rPr>
          <w:sz w:val="40"/>
          <w:szCs w:val="40"/>
        </w:rPr>
      </w:pPr>
    </w:p>
    <w:p w14:paraId="4FBDFE0E" w14:textId="77777777" w:rsidR="00502BCA" w:rsidRDefault="00502BCA" w:rsidP="00502BCA">
      <w:pPr>
        <w:jc w:val="center"/>
        <w:rPr>
          <w:sz w:val="40"/>
          <w:szCs w:val="40"/>
        </w:rPr>
      </w:pPr>
      <w:r>
        <w:rPr>
          <w:sz w:val="40"/>
          <w:szCs w:val="40"/>
        </w:rPr>
        <w:t>DATA WRANGLING</w:t>
      </w:r>
      <w:r w:rsidRPr="00DC1333">
        <w:rPr>
          <w:sz w:val="40"/>
          <w:szCs w:val="40"/>
        </w:rPr>
        <w:t xml:space="preserve"> AND </w:t>
      </w:r>
      <w:r>
        <w:rPr>
          <w:sz w:val="40"/>
          <w:szCs w:val="40"/>
        </w:rPr>
        <w:t xml:space="preserve">EXPLORATORY </w:t>
      </w:r>
    </w:p>
    <w:p w14:paraId="171FF33B" w14:textId="1DCCAAB7" w:rsidR="00502BCA" w:rsidRPr="00DC1333" w:rsidRDefault="00502BCA" w:rsidP="00502BCA">
      <w:pPr>
        <w:jc w:val="center"/>
        <w:rPr>
          <w:sz w:val="40"/>
          <w:szCs w:val="40"/>
        </w:rPr>
      </w:pPr>
      <w:r>
        <w:rPr>
          <w:sz w:val="40"/>
          <w:szCs w:val="40"/>
        </w:rPr>
        <w:t>DATA ANALYSIS</w:t>
      </w:r>
      <w:r w:rsidRPr="00DC1333">
        <w:rPr>
          <w:sz w:val="40"/>
          <w:szCs w:val="40"/>
        </w:rPr>
        <w:t xml:space="preserve"> (C</w:t>
      </w:r>
      <w:r>
        <w:rPr>
          <w:sz w:val="40"/>
          <w:szCs w:val="40"/>
        </w:rPr>
        <w:t>A</w:t>
      </w:r>
      <w:r w:rsidRPr="00DC1333">
        <w:rPr>
          <w:sz w:val="40"/>
          <w:szCs w:val="40"/>
        </w:rPr>
        <w:t>P5</w:t>
      </w:r>
      <w:r>
        <w:rPr>
          <w:sz w:val="40"/>
          <w:szCs w:val="40"/>
        </w:rPr>
        <w:t>32</w:t>
      </w:r>
      <w:r w:rsidRPr="00DC1333">
        <w:rPr>
          <w:sz w:val="40"/>
          <w:szCs w:val="40"/>
        </w:rPr>
        <w:t>0)</w:t>
      </w:r>
    </w:p>
    <w:p w14:paraId="3FC2E192" w14:textId="77777777" w:rsidR="00502BCA" w:rsidRPr="00DC1333" w:rsidRDefault="00502BCA" w:rsidP="00502BCA">
      <w:pPr>
        <w:jc w:val="center"/>
        <w:rPr>
          <w:sz w:val="40"/>
          <w:szCs w:val="40"/>
        </w:rPr>
      </w:pPr>
    </w:p>
    <w:p w14:paraId="32546E4A" w14:textId="77777777" w:rsidR="00502BCA" w:rsidRPr="00DC1333" w:rsidRDefault="00502BCA" w:rsidP="00502BCA">
      <w:pPr>
        <w:jc w:val="center"/>
        <w:rPr>
          <w:sz w:val="40"/>
          <w:szCs w:val="40"/>
        </w:rPr>
      </w:pPr>
      <w:r w:rsidRPr="00DC1333">
        <w:rPr>
          <w:sz w:val="40"/>
          <w:szCs w:val="40"/>
        </w:rPr>
        <w:t>DEPARTMENT OF DATA SCIENCE &amp; BUSINESS ANALYTICS</w:t>
      </w:r>
    </w:p>
    <w:p w14:paraId="6C17D4F6" w14:textId="77777777" w:rsidR="00502BCA" w:rsidRDefault="00502BCA" w:rsidP="00502BCA">
      <w:pPr>
        <w:jc w:val="center"/>
        <w:rPr>
          <w:sz w:val="40"/>
          <w:szCs w:val="40"/>
        </w:rPr>
      </w:pPr>
    </w:p>
    <w:p w14:paraId="6951D787" w14:textId="77777777" w:rsidR="00502BCA" w:rsidRPr="00DC1333" w:rsidRDefault="00502BCA" w:rsidP="00502BCA">
      <w:pPr>
        <w:jc w:val="center"/>
        <w:rPr>
          <w:sz w:val="40"/>
          <w:szCs w:val="40"/>
        </w:rPr>
      </w:pPr>
      <w:r w:rsidRPr="00DC1333">
        <w:rPr>
          <w:sz w:val="40"/>
          <w:szCs w:val="40"/>
        </w:rPr>
        <w:t>FLORIDA POLYTECHNIC UNIVERSITY</w:t>
      </w:r>
    </w:p>
    <w:p w14:paraId="03C6411F" w14:textId="77777777" w:rsidR="00502BCA" w:rsidRPr="00DC1333" w:rsidRDefault="00502BCA" w:rsidP="00502BCA">
      <w:pPr>
        <w:jc w:val="center"/>
        <w:rPr>
          <w:sz w:val="40"/>
          <w:szCs w:val="40"/>
        </w:rPr>
      </w:pPr>
    </w:p>
    <w:p w14:paraId="67BCE507" w14:textId="77777777" w:rsidR="00502BCA" w:rsidRPr="00DC1333" w:rsidRDefault="00502BCA" w:rsidP="00502BCA">
      <w:pPr>
        <w:jc w:val="center"/>
        <w:rPr>
          <w:sz w:val="40"/>
          <w:szCs w:val="40"/>
        </w:rPr>
      </w:pPr>
    </w:p>
    <w:p w14:paraId="54AB222C" w14:textId="77777777" w:rsidR="00502BCA" w:rsidRPr="00DC1333" w:rsidRDefault="00502BCA" w:rsidP="00502BCA">
      <w:pPr>
        <w:rPr>
          <w:sz w:val="40"/>
          <w:szCs w:val="40"/>
        </w:rPr>
      </w:pPr>
    </w:p>
    <w:p w14:paraId="444AC9A7" w14:textId="77777777" w:rsidR="00502BCA" w:rsidRDefault="00502BCA" w:rsidP="00502BCA">
      <w:pPr>
        <w:jc w:val="center"/>
        <w:rPr>
          <w:sz w:val="40"/>
          <w:szCs w:val="40"/>
        </w:rPr>
      </w:pPr>
    </w:p>
    <w:p w14:paraId="0426D314" w14:textId="77777777" w:rsidR="00502BCA" w:rsidRDefault="00502BCA" w:rsidP="00502BCA">
      <w:pPr>
        <w:jc w:val="center"/>
        <w:rPr>
          <w:sz w:val="40"/>
          <w:szCs w:val="40"/>
        </w:rPr>
      </w:pPr>
      <w:r w:rsidRPr="00DC1333">
        <w:rPr>
          <w:sz w:val="40"/>
          <w:szCs w:val="40"/>
        </w:rPr>
        <w:t>BY</w:t>
      </w:r>
    </w:p>
    <w:p w14:paraId="607C5DB6" w14:textId="77777777" w:rsidR="00502BCA" w:rsidRPr="00DC1333" w:rsidRDefault="00502BCA" w:rsidP="00502BCA">
      <w:pPr>
        <w:jc w:val="center"/>
        <w:rPr>
          <w:sz w:val="40"/>
          <w:szCs w:val="40"/>
        </w:rPr>
      </w:pPr>
    </w:p>
    <w:p w14:paraId="1E23F8D8" w14:textId="77777777" w:rsidR="00502BCA" w:rsidRPr="00DC1333" w:rsidRDefault="00502BCA" w:rsidP="00502BCA">
      <w:pPr>
        <w:jc w:val="center"/>
        <w:rPr>
          <w:sz w:val="40"/>
          <w:szCs w:val="40"/>
        </w:rPr>
      </w:pPr>
      <w:r w:rsidRPr="00DC1333">
        <w:rPr>
          <w:sz w:val="40"/>
          <w:szCs w:val="40"/>
        </w:rPr>
        <w:t>JOSHUA OLABISI</w:t>
      </w:r>
    </w:p>
    <w:p w14:paraId="34019B5F" w14:textId="77777777" w:rsidR="00502BCA" w:rsidRPr="00DC1333" w:rsidRDefault="00502BCA" w:rsidP="00502BCA">
      <w:pPr>
        <w:jc w:val="center"/>
        <w:rPr>
          <w:sz w:val="40"/>
          <w:szCs w:val="40"/>
        </w:rPr>
      </w:pPr>
    </w:p>
    <w:p w14:paraId="3CB26BF2" w14:textId="77777777" w:rsidR="00502BCA" w:rsidRPr="00DC1333" w:rsidRDefault="00502BCA" w:rsidP="00502BCA">
      <w:pPr>
        <w:jc w:val="center"/>
        <w:rPr>
          <w:sz w:val="40"/>
          <w:szCs w:val="40"/>
        </w:rPr>
      </w:pPr>
    </w:p>
    <w:p w14:paraId="23E3F3FD" w14:textId="77777777" w:rsidR="00502BCA" w:rsidRDefault="00502BCA" w:rsidP="00502BCA">
      <w:pPr>
        <w:jc w:val="center"/>
        <w:rPr>
          <w:sz w:val="40"/>
          <w:szCs w:val="40"/>
        </w:rPr>
      </w:pPr>
    </w:p>
    <w:p w14:paraId="7B13F8EA" w14:textId="513D49F9" w:rsidR="00502BCA" w:rsidRDefault="00502BCA" w:rsidP="00502BCA">
      <w:pPr>
        <w:jc w:val="center"/>
        <w:rPr>
          <w:sz w:val="40"/>
          <w:szCs w:val="40"/>
        </w:rPr>
      </w:pPr>
      <w:r>
        <w:rPr>
          <w:sz w:val="40"/>
          <w:szCs w:val="40"/>
        </w:rPr>
        <w:t>SPRING</w:t>
      </w:r>
      <w:r w:rsidRPr="00DC1333">
        <w:rPr>
          <w:sz w:val="40"/>
          <w:szCs w:val="40"/>
        </w:rPr>
        <w:t xml:space="preserve"> 20</w:t>
      </w:r>
      <w:r>
        <w:rPr>
          <w:sz w:val="40"/>
          <w:szCs w:val="40"/>
        </w:rPr>
        <w:t>20</w:t>
      </w:r>
    </w:p>
    <w:p w14:paraId="374BBA89" w14:textId="6F3FF4E1" w:rsidR="00502BCA" w:rsidRDefault="00502BCA" w:rsidP="00502BCA">
      <w:pPr>
        <w:jc w:val="center"/>
        <w:rPr>
          <w:sz w:val="40"/>
          <w:szCs w:val="40"/>
        </w:rPr>
      </w:pPr>
    </w:p>
    <w:p w14:paraId="03A25726" w14:textId="05F60694" w:rsidR="00502BCA" w:rsidRDefault="00502BCA" w:rsidP="00502BCA">
      <w:pPr>
        <w:jc w:val="center"/>
        <w:rPr>
          <w:sz w:val="40"/>
          <w:szCs w:val="40"/>
        </w:rPr>
      </w:pPr>
    </w:p>
    <w:p w14:paraId="4A6710F7" w14:textId="6F02AC38" w:rsidR="00502BCA" w:rsidRDefault="00502BCA" w:rsidP="00502BCA">
      <w:pPr>
        <w:jc w:val="center"/>
        <w:rPr>
          <w:sz w:val="40"/>
          <w:szCs w:val="40"/>
        </w:rPr>
      </w:pPr>
    </w:p>
    <w:p w14:paraId="5495CE0A" w14:textId="120E2C7A" w:rsidR="00502BCA" w:rsidRDefault="00502BCA" w:rsidP="00502BCA">
      <w:pPr>
        <w:jc w:val="center"/>
        <w:rPr>
          <w:sz w:val="40"/>
          <w:szCs w:val="40"/>
        </w:rPr>
      </w:pPr>
    </w:p>
    <w:p w14:paraId="44CD0BCD" w14:textId="094A9C41" w:rsidR="00502BCA" w:rsidRDefault="00502BCA" w:rsidP="00502BCA">
      <w:pPr>
        <w:jc w:val="center"/>
        <w:rPr>
          <w:sz w:val="40"/>
          <w:szCs w:val="40"/>
        </w:rPr>
      </w:pPr>
    </w:p>
    <w:sdt>
      <w:sdtPr>
        <w:id w:val="-1932184339"/>
        <w:docPartObj>
          <w:docPartGallery w:val="Table of Contents"/>
          <w:docPartUnique/>
        </w:docPartObj>
      </w:sdtPr>
      <w:sdtEndPr>
        <w:rPr>
          <w:rFonts w:ascii="Times New Roman" w:eastAsia="Times New Roman" w:hAnsi="Times New Roman" w:cs="Times New Roman"/>
          <w:noProof/>
          <w:color w:val="auto"/>
          <w:sz w:val="24"/>
          <w:szCs w:val="24"/>
        </w:rPr>
      </w:sdtEndPr>
      <w:sdtContent>
        <w:p w14:paraId="3CD253EB" w14:textId="5E177EE0" w:rsidR="006618CD" w:rsidRDefault="006618CD">
          <w:pPr>
            <w:pStyle w:val="TOCHeading"/>
          </w:pPr>
          <w:r>
            <w:t>Table of Contents</w:t>
          </w:r>
        </w:p>
        <w:p w14:paraId="36E1C384" w14:textId="7187CE65" w:rsidR="007D492C" w:rsidRDefault="006618CD">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33811589" w:history="1">
            <w:r w:rsidR="007D492C" w:rsidRPr="001B135B">
              <w:rPr>
                <w:rStyle w:val="Hyperlink"/>
                <w:rFonts w:ascii="Times New Roman" w:hAnsi="Times New Roman"/>
                <w:noProof/>
              </w:rPr>
              <w:t>INTRODUCTION</w:t>
            </w:r>
            <w:r w:rsidR="007D492C">
              <w:rPr>
                <w:noProof/>
                <w:webHidden/>
              </w:rPr>
              <w:tab/>
            </w:r>
            <w:r w:rsidR="007D492C">
              <w:rPr>
                <w:noProof/>
                <w:webHidden/>
              </w:rPr>
              <w:fldChar w:fldCharType="begin"/>
            </w:r>
            <w:r w:rsidR="007D492C">
              <w:rPr>
                <w:noProof/>
                <w:webHidden/>
              </w:rPr>
              <w:instrText xml:space="preserve"> PAGEREF _Toc33811589 \h </w:instrText>
            </w:r>
            <w:r w:rsidR="007D492C">
              <w:rPr>
                <w:noProof/>
                <w:webHidden/>
              </w:rPr>
            </w:r>
            <w:r w:rsidR="007D492C">
              <w:rPr>
                <w:noProof/>
                <w:webHidden/>
              </w:rPr>
              <w:fldChar w:fldCharType="separate"/>
            </w:r>
            <w:r w:rsidR="007D492C">
              <w:rPr>
                <w:noProof/>
                <w:webHidden/>
              </w:rPr>
              <w:t>4</w:t>
            </w:r>
            <w:r w:rsidR="007D492C">
              <w:rPr>
                <w:noProof/>
                <w:webHidden/>
              </w:rPr>
              <w:fldChar w:fldCharType="end"/>
            </w:r>
          </w:hyperlink>
        </w:p>
        <w:p w14:paraId="0E166ED4" w14:textId="3F75DE54" w:rsidR="007D492C" w:rsidRDefault="007D492C">
          <w:pPr>
            <w:pStyle w:val="TOC2"/>
            <w:tabs>
              <w:tab w:val="left" w:pos="960"/>
              <w:tab w:val="right" w:leader="dot" w:pos="9350"/>
            </w:tabs>
            <w:rPr>
              <w:rFonts w:eastAsiaTheme="minorEastAsia" w:cstheme="minorBidi"/>
              <w:b w:val="0"/>
              <w:bCs w:val="0"/>
              <w:noProof/>
              <w:sz w:val="24"/>
              <w:szCs w:val="24"/>
            </w:rPr>
          </w:pPr>
          <w:hyperlink w:anchor="_Toc33811590" w:history="1">
            <w:r w:rsidRPr="001B135B">
              <w:rPr>
                <w:rStyle w:val="Hyperlink"/>
                <w:rFonts w:ascii="Times New Roman" w:hAnsi="Times New Roman"/>
                <w:noProof/>
              </w:rPr>
              <w:t>1.1</w:t>
            </w:r>
            <w:r>
              <w:rPr>
                <w:rFonts w:eastAsiaTheme="minorEastAsia" w:cstheme="minorBidi"/>
                <w:b w:val="0"/>
                <w:bCs w:val="0"/>
                <w:noProof/>
                <w:sz w:val="24"/>
                <w:szCs w:val="24"/>
              </w:rPr>
              <w:tab/>
            </w:r>
            <w:r w:rsidRPr="001B135B">
              <w:rPr>
                <w:rStyle w:val="Hyperlink"/>
                <w:rFonts w:ascii="Times New Roman" w:hAnsi="Times New Roman"/>
                <w:noProof/>
              </w:rPr>
              <w:t>Definition</w:t>
            </w:r>
            <w:r>
              <w:rPr>
                <w:noProof/>
                <w:webHidden/>
              </w:rPr>
              <w:tab/>
            </w:r>
            <w:r>
              <w:rPr>
                <w:noProof/>
                <w:webHidden/>
              </w:rPr>
              <w:fldChar w:fldCharType="begin"/>
            </w:r>
            <w:r>
              <w:rPr>
                <w:noProof/>
                <w:webHidden/>
              </w:rPr>
              <w:instrText xml:space="preserve"> PAGEREF _Toc33811590 \h </w:instrText>
            </w:r>
            <w:r>
              <w:rPr>
                <w:noProof/>
                <w:webHidden/>
              </w:rPr>
            </w:r>
            <w:r>
              <w:rPr>
                <w:noProof/>
                <w:webHidden/>
              </w:rPr>
              <w:fldChar w:fldCharType="separate"/>
            </w:r>
            <w:r>
              <w:rPr>
                <w:noProof/>
                <w:webHidden/>
              </w:rPr>
              <w:t>4</w:t>
            </w:r>
            <w:r>
              <w:rPr>
                <w:noProof/>
                <w:webHidden/>
              </w:rPr>
              <w:fldChar w:fldCharType="end"/>
            </w:r>
          </w:hyperlink>
        </w:p>
        <w:p w14:paraId="0DA6869F" w14:textId="316E287F" w:rsidR="007D492C" w:rsidRDefault="007D492C">
          <w:pPr>
            <w:pStyle w:val="TOC2"/>
            <w:tabs>
              <w:tab w:val="right" w:leader="dot" w:pos="9350"/>
            </w:tabs>
            <w:rPr>
              <w:rFonts w:eastAsiaTheme="minorEastAsia" w:cstheme="minorBidi"/>
              <w:b w:val="0"/>
              <w:bCs w:val="0"/>
              <w:noProof/>
              <w:sz w:val="24"/>
              <w:szCs w:val="24"/>
            </w:rPr>
          </w:pPr>
          <w:hyperlink w:anchor="_Toc33811591" w:history="1">
            <w:r w:rsidRPr="001B135B">
              <w:rPr>
                <w:rStyle w:val="Hyperlink"/>
                <w:rFonts w:ascii="Times New Roman" w:hAnsi="Times New Roman"/>
                <w:noProof/>
              </w:rPr>
              <w:t>1.2 Methodology</w:t>
            </w:r>
            <w:r>
              <w:rPr>
                <w:noProof/>
                <w:webHidden/>
              </w:rPr>
              <w:tab/>
            </w:r>
            <w:r>
              <w:rPr>
                <w:noProof/>
                <w:webHidden/>
              </w:rPr>
              <w:fldChar w:fldCharType="begin"/>
            </w:r>
            <w:r>
              <w:rPr>
                <w:noProof/>
                <w:webHidden/>
              </w:rPr>
              <w:instrText xml:space="preserve"> PAGEREF _Toc33811591 \h </w:instrText>
            </w:r>
            <w:r>
              <w:rPr>
                <w:noProof/>
                <w:webHidden/>
              </w:rPr>
            </w:r>
            <w:r>
              <w:rPr>
                <w:noProof/>
                <w:webHidden/>
              </w:rPr>
              <w:fldChar w:fldCharType="separate"/>
            </w:r>
            <w:r>
              <w:rPr>
                <w:noProof/>
                <w:webHidden/>
              </w:rPr>
              <w:t>4</w:t>
            </w:r>
            <w:r>
              <w:rPr>
                <w:noProof/>
                <w:webHidden/>
              </w:rPr>
              <w:fldChar w:fldCharType="end"/>
            </w:r>
          </w:hyperlink>
        </w:p>
        <w:p w14:paraId="48873FCD" w14:textId="67FA180B" w:rsidR="007D492C" w:rsidRDefault="007D492C">
          <w:pPr>
            <w:pStyle w:val="TOC1"/>
            <w:tabs>
              <w:tab w:val="right" w:leader="dot" w:pos="9350"/>
            </w:tabs>
            <w:rPr>
              <w:rFonts w:eastAsiaTheme="minorEastAsia" w:cstheme="minorBidi"/>
              <w:b w:val="0"/>
              <w:bCs w:val="0"/>
              <w:i w:val="0"/>
              <w:iCs w:val="0"/>
              <w:noProof/>
            </w:rPr>
          </w:pPr>
          <w:hyperlink w:anchor="_Toc33811592" w:history="1">
            <w:r w:rsidRPr="001B135B">
              <w:rPr>
                <w:rStyle w:val="Hyperlink"/>
                <w:rFonts w:ascii="Times New Roman" w:hAnsi="Times New Roman"/>
                <w:noProof/>
              </w:rPr>
              <w:t>DATA COLLECTION AND VISUALIZATION</w:t>
            </w:r>
            <w:r>
              <w:rPr>
                <w:noProof/>
                <w:webHidden/>
              </w:rPr>
              <w:tab/>
            </w:r>
            <w:r>
              <w:rPr>
                <w:noProof/>
                <w:webHidden/>
              </w:rPr>
              <w:fldChar w:fldCharType="begin"/>
            </w:r>
            <w:r>
              <w:rPr>
                <w:noProof/>
                <w:webHidden/>
              </w:rPr>
              <w:instrText xml:space="preserve"> PAGEREF _Toc33811592 \h </w:instrText>
            </w:r>
            <w:r>
              <w:rPr>
                <w:noProof/>
                <w:webHidden/>
              </w:rPr>
            </w:r>
            <w:r>
              <w:rPr>
                <w:noProof/>
                <w:webHidden/>
              </w:rPr>
              <w:fldChar w:fldCharType="separate"/>
            </w:r>
            <w:r>
              <w:rPr>
                <w:noProof/>
                <w:webHidden/>
              </w:rPr>
              <w:t>5</w:t>
            </w:r>
            <w:r>
              <w:rPr>
                <w:noProof/>
                <w:webHidden/>
              </w:rPr>
              <w:fldChar w:fldCharType="end"/>
            </w:r>
          </w:hyperlink>
        </w:p>
        <w:p w14:paraId="07A7849A" w14:textId="6F814501" w:rsidR="007D492C" w:rsidRDefault="007D492C">
          <w:pPr>
            <w:pStyle w:val="TOC2"/>
            <w:tabs>
              <w:tab w:val="right" w:leader="dot" w:pos="9350"/>
            </w:tabs>
            <w:rPr>
              <w:rFonts w:eastAsiaTheme="minorEastAsia" w:cstheme="minorBidi"/>
              <w:b w:val="0"/>
              <w:bCs w:val="0"/>
              <w:noProof/>
              <w:sz w:val="24"/>
              <w:szCs w:val="24"/>
            </w:rPr>
          </w:pPr>
          <w:hyperlink w:anchor="_Toc33811593" w:history="1">
            <w:r w:rsidRPr="001B135B">
              <w:rPr>
                <w:rStyle w:val="Hyperlink"/>
                <w:rFonts w:ascii="Times New Roman" w:hAnsi="Times New Roman"/>
                <w:noProof/>
              </w:rPr>
              <w:t>2.1 Data Cleaning</w:t>
            </w:r>
            <w:r>
              <w:rPr>
                <w:noProof/>
                <w:webHidden/>
              </w:rPr>
              <w:tab/>
            </w:r>
            <w:r>
              <w:rPr>
                <w:noProof/>
                <w:webHidden/>
              </w:rPr>
              <w:fldChar w:fldCharType="begin"/>
            </w:r>
            <w:r>
              <w:rPr>
                <w:noProof/>
                <w:webHidden/>
              </w:rPr>
              <w:instrText xml:space="preserve"> PAGEREF _Toc33811593 \h </w:instrText>
            </w:r>
            <w:r>
              <w:rPr>
                <w:noProof/>
                <w:webHidden/>
              </w:rPr>
            </w:r>
            <w:r>
              <w:rPr>
                <w:noProof/>
                <w:webHidden/>
              </w:rPr>
              <w:fldChar w:fldCharType="separate"/>
            </w:r>
            <w:r>
              <w:rPr>
                <w:noProof/>
                <w:webHidden/>
              </w:rPr>
              <w:t>5</w:t>
            </w:r>
            <w:r>
              <w:rPr>
                <w:noProof/>
                <w:webHidden/>
              </w:rPr>
              <w:fldChar w:fldCharType="end"/>
            </w:r>
          </w:hyperlink>
        </w:p>
        <w:p w14:paraId="4096B55A" w14:textId="1FC25EAF" w:rsidR="007D492C" w:rsidRDefault="007D492C">
          <w:pPr>
            <w:pStyle w:val="TOC2"/>
            <w:tabs>
              <w:tab w:val="right" w:leader="dot" w:pos="9350"/>
            </w:tabs>
            <w:rPr>
              <w:rFonts w:eastAsiaTheme="minorEastAsia" w:cstheme="minorBidi"/>
              <w:b w:val="0"/>
              <w:bCs w:val="0"/>
              <w:noProof/>
              <w:sz w:val="24"/>
              <w:szCs w:val="24"/>
            </w:rPr>
          </w:pPr>
          <w:hyperlink w:anchor="_Toc33811594" w:history="1">
            <w:r w:rsidRPr="001B135B">
              <w:rPr>
                <w:rStyle w:val="Hyperlink"/>
                <w:rFonts w:ascii="Times New Roman" w:hAnsi="Times New Roman"/>
                <w:noProof/>
              </w:rPr>
              <w:t>2.2 Understanding the Data</w:t>
            </w:r>
            <w:r>
              <w:rPr>
                <w:noProof/>
                <w:webHidden/>
              </w:rPr>
              <w:tab/>
            </w:r>
            <w:r>
              <w:rPr>
                <w:noProof/>
                <w:webHidden/>
              </w:rPr>
              <w:fldChar w:fldCharType="begin"/>
            </w:r>
            <w:r>
              <w:rPr>
                <w:noProof/>
                <w:webHidden/>
              </w:rPr>
              <w:instrText xml:space="preserve"> PAGEREF _Toc33811594 \h </w:instrText>
            </w:r>
            <w:r>
              <w:rPr>
                <w:noProof/>
                <w:webHidden/>
              </w:rPr>
            </w:r>
            <w:r>
              <w:rPr>
                <w:noProof/>
                <w:webHidden/>
              </w:rPr>
              <w:fldChar w:fldCharType="separate"/>
            </w:r>
            <w:r>
              <w:rPr>
                <w:noProof/>
                <w:webHidden/>
              </w:rPr>
              <w:t>6</w:t>
            </w:r>
            <w:r>
              <w:rPr>
                <w:noProof/>
                <w:webHidden/>
              </w:rPr>
              <w:fldChar w:fldCharType="end"/>
            </w:r>
          </w:hyperlink>
        </w:p>
        <w:p w14:paraId="70B81A61" w14:textId="782BE39B" w:rsidR="007D492C" w:rsidRDefault="007D492C">
          <w:pPr>
            <w:pStyle w:val="TOC2"/>
            <w:tabs>
              <w:tab w:val="right" w:leader="dot" w:pos="9350"/>
            </w:tabs>
            <w:rPr>
              <w:rFonts w:eastAsiaTheme="minorEastAsia" w:cstheme="minorBidi"/>
              <w:b w:val="0"/>
              <w:bCs w:val="0"/>
              <w:noProof/>
              <w:sz w:val="24"/>
              <w:szCs w:val="24"/>
            </w:rPr>
          </w:pPr>
          <w:hyperlink w:anchor="_Toc33811595" w:history="1">
            <w:r w:rsidRPr="001B135B">
              <w:rPr>
                <w:rStyle w:val="Hyperlink"/>
                <w:rFonts w:ascii="Times New Roman" w:hAnsi="Times New Roman"/>
                <w:noProof/>
              </w:rPr>
              <w:t>2.3 R Packages</w:t>
            </w:r>
            <w:r>
              <w:rPr>
                <w:noProof/>
                <w:webHidden/>
              </w:rPr>
              <w:tab/>
            </w:r>
            <w:r>
              <w:rPr>
                <w:noProof/>
                <w:webHidden/>
              </w:rPr>
              <w:fldChar w:fldCharType="begin"/>
            </w:r>
            <w:r>
              <w:rPr>
                <w:noProof/>
                <w:webHidden/>
              </w:rPr>
              <w:instrText xml:space="preserve"> PAGEREF _Toc33811595 \h </w:instrText>
            </w:r>
            <w:r>
              <w:rPr>
                <w:noProof/>
                <w:webHidden/>
              </w:rPr>
            </w:r>
            <w:r>
              <w:rPr>
                <w:noProof/>
                <w:webHidden/>
              </w:rPr>
              <w:fldChar w:fldCharType="separate"/>
            </w:r>
            <w:r>
              <w:rPr>
                <w:noProof/>
                <w:webHidden/>
              </w:rPr>
              <w:t>7</w:t>
            </w:r>
            <w:r>
              <w:rPr>
                <w:noProof/>
                <w:webHidden/>
              </w:rPr>
              <w:fldChar w:fldCharType="end"/>
            </w:r>
          </w:hyperlink>
        </w:p>
        <w:p w14:paraId="61D8EF86" w14:textId="50157194" w:rsidR="007D492C" w:rsidRDefault="007D492C">
          <w:pPr>
            <w:pStyle w:val="TOC2"/>
            <w:tabs>
              <w:tab w:val="right" w:leader="dot" w:pos="9350"/>
            </w:tabs>
            <w:rPr>
              <w:rFonts w:eastAsiaTheme="minorEastAsia" w:cstheme="minorBidi"/>
              <w:b w:val="0"/>
              <w:bCs w:val="0"/>
              <w:noProof/>
              <w:sz w:val="24"/>
              <w:szCs w:val="24"/>
            </w:rPr>
          </w:pPr>
          <w:hyperlink w:anchor="_Toc33811596" w:history="1">
            <w:r w:rsidRPr="001B135B">
              <w:rPr>
                <w:rStyle w:val="Hyperlink"/>
                <w:rFonts w:ascii="Times New Roman" w:hAnsi="Times New Roman"/>
                <w:noProof/>
              </w:rPr>
              <w:t>2.4 Data Visualization using R</w:t>
            </w:r>
            <w:r>
              <w:rPr>
                <w:noProof/>
                <w:webHidden/>
              </w:rPr>
              <w:tab/>
            </w:r>
            <w:r>
              <w:rPr>
                <w:noProof/>
                <w:webHidden/>
              </w:rPr>
              <w:fldChar w:fldCharType="begin"/>
            </w:r>
            <w:r>
              <w:rPr>
                <w:noProof/>
                <w:webHidden/>
              </w:rPr>
              <w:instrText xml:space="preserve"> PAGEREF _Toc33811596 \h </w:instrText>
            </w:r>
            <w:r>
              <w:rPr>
                <w:noProof/>
                <w:webHidden/>
              </w:rPr>
            </w:r>
            <w:r>
              <w:rPr>
                <w:noProof/>
                <w:webHidden/>
              </w:rPr>
              <w:fldChar w:fldCharType="separate"/>
            </w:r>
            <w:r>
              <w:rPr>
                <w:noProof/>
                <w:webHidden/>
              </w:rPr>
              <w:t>7</w:t>
            </w:r>
            <w:r>
              <w:rPr>
                <w:noProof/>
                <w:webHidden/>
              </w:rPr>
              <w:fldChar w:fldCharType="end"/>
            </w:r>
          </w:hyperlink>
        </w:p>
        <w:p w14:paraId="5A69E449" w14:textId="7EA9E4AE" w:rsidR="007D492C" w:rsidRDefault="007D492C">
          <w:pPr>
            <w:pStyle w:val="TOC3"/>
            <w:tabs>
              <w:tab w:val="right" w:leader="dot" w:pos="9350"/>
            </w:tabs>
            <w:rPr>
              <w:rFonts w:eastAsiaTheme="minorEastAsia" w:cstheme="minorBidi"/>
              <w:noProof/>
              <w:sz w:val="24"/>
              <w:szCs w:val="24"/>
            </w:rPr>
          </w:pPr>
          <w:hyperlink w:anchor="_Toc33811597" w:history="1">
            <w:r w:rsidRPr="001B135B">
              <w:rPr>
                <w:rStyle w:val="Hyperlink"/>
                <w:rFonts w:ascii="Times New Roman" w:hAnsi="Times New Roman"/>
                <w:noProof/>
              </w:rPr>
              <w:t>2.4.1 Data Visualization using R</w:t>
            </w:r>
            <w:r>
              <w:rPr>
                <w:noProof/>
                <w:webHidden/>
              </w:rPr>
              <w:tab/>
            </w:r>
            <w:r>
              <w:rPr>
                <w:noProof/>
                <w:webHidden/>
              </w:rPr>
              <w:fldChar w:fldCharType="begin"/>
            </w:r>
            <w:r>
              <w:rPr>
                <w:noProof/>
                <w:webHidden/>
              </w:rPr>
              <w:instrText xml:space="preserve"> PAGEREF _Toc33811597 \h </w:instrText>
            </w:r>
            <w:r>
              <w:rPr>
                <w:noProof/>
                <w:webHidden/>
              </w:rPr>
            </w:r>
            <w:r>
              <w:rPr>
                <w:noProof/>
                <w:webHidden/>
              </w:rPr>
              <w:fldChar w:fldCharType="separate"/>
            </w:r>
            <w:r>
              <w:rPr>
                <w:noProof/>
                <w:webHidden/>
              </w:rPr>
              <w:t>8</w:t>
            </w:r>
            <w:r>
              <w:rPr>
                <w:noProof/>
                <w:webHidden/>
              </w:rPr>
              <w:fldChar w:fldCharType="end"/>
            </w:r>
          </w:hyperlink>
        </w:p>
        <w:p w14:paraId="2B67A0FC" w14:textId="19E08C00" w:rsidR="007D492C" w:rsidRDefault="007D492C">
          <w:pPr>
            <w:pStyle w:val="TOC1"/>
            <w:tabs>
              <w:tab w:val="right" w:leader="dot" w:pos="9350"/>
            </w:tabs>
            <w:rPr>
              <w:rFonts w:eastAsiaTheme="minorEastAsia" w:cstheme="minorBidi"/>
              <w:b w:val="0"/>
              <w:bCs w:val="0"/>
              <w:i w:val="0"/>
              <w:iCs w:val="0"/>
              <w:noProof/>
            </w:rPr>
          </w:pPr>
          <w:hyperlink w:anchor="_Toc33811598" w:history="1">
            <w:r w:rsidRPr="001B135B">
              <w:rPr>
                <w:rStyle w:val="Hyperlink"/>
                <w:rFonts w:ascii="Times New Roman" w:hAnsi="Times New Roman"/>
                <w:noProof/>
              </w:rPr>
              <w:t>2.5 CONCLUSION/FUTURE WORK</w:t>
            </w:r>
            <w:r>
              <w:rPr>
                <w:noProof/>
                <w:webHidden/>
              </w:rPr>
              <w:tab/>
            </w:r>
            <w:r>
              <w:rPr>
                <w:noProof/>
                <w:webHidden/>
              </w:rPr>
              <w:fldChar w:fldCharType="begin"/>
            </w:r>
            <w:r>
              <w:rPr>
                <w:noProof/>
                <w:webHidden/>
              </w:rPr>
              <w:instrText xml:space="preserve"> PAGEREF _Toc33811598 \h </w:instrText>
            </w:r>
            <w:r>
              <w:rPr>
                <w:noProof/>
                <w:webHidden/>
              </w:rPr>
            </w:r>
            <w:r>
              <w:rPr>
                <w:noProof/>
                <w:webHidden/>
              </w:rPr>
              <w:fldChar w:fldCharType="separate"/>
            </w:r>
            <w:r>
              <w:rPr>
                <w:noProof/>
                <w:webHidden/>
              </w:rPr>
              <w:t>9</w:t>
            </w:r>
            <w:r>
              <w:rPr>
                <w:noProof/>
                <w:webHidden/>
              </w:rPr>
              <w:fldChar w:fldCharType="end"/>
            </w:r>
          </w:hyperlink>
        </w:p>
        <w:p w14:paraId="2CD32A98" w14:textId="41979C91" w:rsidR="006618CD" w:rsidRPr="002226A9" w:rsidRDefault="006618CD" w:rsidP="006618CD">
          <w:pPr>
            <w:rPr>
              <w:rFonts w:eastAsiaTheme="minorEastAsia"/>
              <w:smallCaps/>
              <w:noProof/>
            </w:rPr>
          </w:pPr>
          <w:r>
            <w:rPr>
              <w:b/>
              <w:bCs/>
              <w:noProof/>
            </w:rPr>
            <w:fldChar w:fldCharType="end"/>
          </w:r>
          <w:r w:rsidRPr="002226A9">
            <w:rPr>
              <w:rFonts w:eastAsiaTheme="minorEastAsia"/>
              <w:smallCaps/>
              <w:noProof/>
            </w:rPr>
            <w:t xml:space="preserve"> </w:t>
          </w:r>
        </w:p>
        <w:p w14:paraId="7BB70FD5" w14:textId="77777777" w:rsidR="006618CD" w:rsidRDefault="006618CD">
          <w:pPr>
            <w:rPr>
              <w:b/>
              <w:bCs/>
              <w:noProof/>
            </w:rPr>
          </w:pPr>
        </w:p>
        <w:p w14:paraId="6BEA3D9A" w14:textId="19641552" w:rsidR="006618CD" w:rsidRDefault="006618CD"/>
      </w:sdtContent>
    </w:sdt>
    <w:p w14:paraId="0E5928DB" w14:textId="77777777" w:rsidR="00502BCA" w:rsidRPr="00502BCA" w:rsidRDefault="00502BCA" w:rsidP="00502BCA"/>
    <w:p w14:paraId="265DF36B" w14:textId="03ECCA58" w:rsidR="00504B81" w:rsidRDefault="00504B81" w:rsidP="00502BCA">
      <w:pPr>
        <w:jc w:val="center"/>
      </w:pPr>
    </w:p>
    <w:p w14:paraId="2E1B478B" w14:textId="67947476" w:rsidR="006618CD" w:rsidRDefault="006618CD" w:rsidP="00502BCA">
      <w:pPr>
        <w:jc w:val="center"/>
      </w:pPr>
    </w:p>
    <w:p w14:paraId="4544D252" w14:textId="7C456C80" w:rsidR="006618CD" w:rsidRDefault="006618CD" w:rsidP="00502BCA">
      <w:pPr>
        <w:jc w:val="center"/>
      </w:pPr>
    </w:p>
    <w:p w14:paraId="0E606D1A" w14:textId="24464900" w:rsidR="006618CD" w:rsidRDefault="006618CD" w:rsidP="00502BCA">
      <w:pPr>
        <w:jc w:val="center"/>
      </w:pPr>
    </w:p>
    <w:p w14:paraId="376B5493" w14:textId="2B98617F" w:rsidR="006618CD" w:rsidRDefault="006618CD" w:rsidP="00502BCA">
      <w:pPr>
        <w:jc w:val="center"/>
      </w:pPr>
    </w:p>
    <w:p w14:paraId="0FE113AA" w14:textId="48BC2205" w:rsidR="006618CD" w:rsidRDefault="006618CD" w:rsidP="00502BCA">
      <w:pPr>
        <w:jc w:val="center"/>
      </w:pPr>
    </w:p>
    <w:p w14:paraId="7471FBAB" w14:textId="53D0D7DD" w:rsidR="006618CD" w:rsidRDefault="006618CD" w:rsidP="00502BCA">
      <w:pPr>
        <w:jc w:val="center"/>
      </w:pPr>
    </w:p>
    <w:p w14:paraId="0DF62629" w14:textId="6235B2CD" w:rsidR="006618CD" w:rsidRDefault="006618CD" w:rsidP="00502BCA">
      <w:pPr>
        <w:jc w:val="center"/>
      </w:pPr>
    </w:p>
    <w:p w14:paraId="41195902" w14:textId="04788935" w:rsidR="00B7289C" w:rsidRDefault="00B7289C" w:rsidP="00502BCA">
      <w:pPr>
        <w:jc w:val="center"/>
      </w:pPr>
    </w:p>
    <w:p w14:paraId="1F3463D0" w14:textId="37E5E6D3" w:rsidR="00B7289C" w:rsidRDefault="00B7289C" w:rsidP="00502BCA">
      <w:pPr>
        <w:jc w:val="center"/>
      </w:pPr>
    </w:p>
    <w:p w14:paraId="09D4F257" w14:textId="4961A43C" w:rsidR="00B7289C" w:rsidRDefault="00B7289C" w:rsidP="00502BCA">
      <w:pPr>
        <w:jc w:val="center"/>
      </w:pPr>
    </w:p>
    <w:p w14:paraId="41E66737" w14:textId="3F128584" w:rsidR="00B7289C" w:rsidRDefault="00B7289C" w:rsidP="00502BCA">
      <w:pPr>
        <w:jc w:val="center"/>
      </w:pPr>
    </w:p>
    <w:p w14:paraId="4498FF4E" w14:textId="3C8731D2" w:rsidR="00B7289C" w:rsidRDefault="00B7289C" w:rsidP="00502BCA">
      <w:pPr>
        <w:jc w:val="center"/>
      </w:pPr>
    </w:p>
    <w:p w14:paraId="298F2101" w14:textId="72F1E36D" w:rsidR="00B7289C" w:rsidRDefault="00B7289C" w:rsidP="00502BCA">
      <w:pPr>
        <w:jc w:val="center"/>
      </w:pPr>
    </w:p>
    <w:p w14:paraId="44AEB20D" w14:textId="7CF17476" w:rsidR="00B7289C" w:rsidRDefault="00B7289C" w:rsidP="00502BCA">
      <w:pPr>
        <w:jc w:val="center"/>
      </w:pPr>
    </w:p>
    <w:p w14:paraId="560DC79B" w14:textId="69AF5F25" w:rsidR="00B7289C" w:rsidRDefault="00B7289C" w:rsidP="00502BCA">
      <w:pPr>
        <w:jc w:val="center"/>
      </w:pPr>
    </w:p>
    <w:p w14:paraId="07E2067B" w14:textId="051F4FB7" w:rsidR="00B7289C" w:rsidRDefault="00B7289C" w:rsidP="00502BCA">
      <w:pPr>
        <w:jc w:val="center"/>
      </w:pPr>
    </w:p>
    <w:p w14:paraId="1D41C758" w14:textId="7F8946B8" w:rsidR="00B7289C" w:rsidRDefault="00B7289C" w:rsidP="00502BCA">
      <w:pPr>
        <w:jc w:val="center"/>
      </w:pPr>
    </w:p>
    <w:p w14:paraId="506AF32F" w14:textId="3200331C" w:rsidR="00B7289C" w:rsidRDefault="00B7289C" w:rsidP="00502BCA">
      <w:pPr>
        <w:jc w:val="center"/>
      </w:pPr>
    </w:p>
    <w:p w14:paraId="4CB57544" w14:textId="68607F1A" w:rsidR="00B7289C" w:rsidRDefault="00B7289C" w:rsidP="00502BCA">
      <w:pPr>
        <w:jc w:val="center"/>
      </w:pPr>
    </w:p>
    <w:p w14:paraId="58F8FAA3" w14:textId="62B41229" w:rsidR="00B7289C" w:rsidRDefault="00B7289C" w:rsidP="00502BCA">
      <w:pPr>
        <w:jc w:val="center"/>
      </w:pPr>
    </w:p>
    <w:p w14:paraId="31298BA8" w14:textId="21DF80ED" w:rsidR="00B7289C" w:rsidRDefault="00B7289C" w:rsidP="00502BCA">
      <w:pPr>
        <w:jc w:val="center"/>
      </w:pPr>
    </w:p>
    <w:p w14:paraId="1661D639" w14:textId="4263FF2E" w:rsidR="00B7289C" w:rsidRDefault="00B7289C" w:rsidP="00502BCA">
      <w:pPr>
        <w:jc w:val="center"/>
      </w:pPr>
    </w:p>
    <w:p w14:paraId="11416394" w14:textId="1495CC68" w:rsidR="00B7289C" w:rsidRDefault="00B7289C" w:rsidP="00502BCA">
      <w:pPr>
        <w:jc w:val="center"/>
      </w:pPr>
    </w:p>
    <w:p w14:paraId="51CF68A1" w14:textId="1CEDC0D5" w:rsidR="00B7289C" w:rsidRDefault="00B7289C" w:rsidP="00502BCA">
      <w:pPr>
        <w:jc w:val="center"/>
      </w:pPr>
    </w:p>
    <w:p w14:paraId="680B64C6" w14:textId="1825DF04" w:rsidR="00B7289C" w:rsidRDefault="00B7289C" w:rsidP="00502BCA">
      <w:pPr>
        <w:jc w:val="center"/>
      </w:pPr>
    </w:p>
    <w:p w14:paraId="7FE9632F" w14:textId="378EEDE6" w:rsidR="00B7289C" w:rsidRDefault="00B7289C" w:rsidP="00502BCA">
      <w:pPr>
        <w:jc w:val="center"/>
      </w:pPr>
    </w:p>
    <w:p w14:paraId="014952B8" w14:textId="74F71F3A" w:rsidR="00B7289C" w:rsidRDefault="00B7289C" w:rsidP="00502BCA">
      <w:pPr>
        <w:jc w:val="center"/>
      </w:pPr>
    </w:p>
    <w:p w14:paraId="4775F1BA" w14:textId="12C7431E" w:rsidR="00B7289C" w:rsidRDefault="00B7289C" w:rsidP="00502BCA">
      <w:pPr>
        <w:jc w:val="center"/>
      </w:pPr>
    </w:p>
    <w:p w14:paraId="01668183" w14:textId="54832720" w:rsidR="00B7289C" w:rsidRDefault="00B7289C" w:rsidP="00502BCA">
      <w:pPr>
        <w:jc w:val="center"/>
      </w:pPr>
    </w:p>
    <w:p w14:paraId="069B8D9B" w14:textId="024AE5C3" w:rsidR="006618CD" w:rsidRDefault="00B7289C" w:rsidP="00502BCA">
      <w:pPr>
        <w:jc w:val="center"/>
      </w:pPr>
      <w:r>
        <w:t>LIST OF FIGURES</w:t>
      </w:r>
    </w:p>
    <w:p w14:paraId="0E5D2424" w14:textId="26402954" w:rsidR="00B7289C" w:rsidRDefault="00B7289C" w:rsidP="00502BCA">
      <w:pPr>
        <w:jc w:val="center"/>
      </w:pPr>
    </w:p>
    <w:p w14:paraId="067E4CD6" w14:textId="0443F848" w:rsidR="00B7289C" w:rsidRDefault="00B7289C" w:rsidP="00B7289C">
      <w:r>
        <w:t xml:space="preserve">Figure </w:t>
      </w:r>
      <w:r>
        <w:tab/>
      </w:r>
      <w:r>
        <w:tab/>
      </w:r>
      <w:r>
        <w:tab/>
      </w:r>
      <w:r>
        <w:tab/>
      </w:r>
      <w:r>
        <w:tab/>
        <w:t xml:space="preserve">Title </w:t>
      </w:r>
      <w:r>
        <w:tab/>
      </w:r>
      <w:r>
        <w:tab/>
      </w:r>
      <w:r>
        <w:tab/>
      </w:r>
      <w:r>
        <w:tab/>
      </w:r>
      <w:r>
        <w:tab/>
      </w:r>
      <w:r>
        <w:tab/>
      </w:r>
      <w:r w:rsidR="006666FE">
        <w:tab/>
      </w:r>
      <w:r>
        <w:t>Page</w:t>
      </w:r>
    </w:p>
    <w:p w14:paraId="083EAC12" w14:textId="675BF5F2" w:rsidR="006618CD" w:rsidRDefault="006618CD" w:rsidP="00502BCA">
      <w:pPr>
        <w:jc w:val="center"/>
      </w:pPr>
    </w:p>
    <w:p w14:paraId="72FF0233" w14:textId="3E989A21" w:rsidR="006666FE" w:rsidRPr="006666FE" w:rsidRDefault="00B7289C" w:rsidP="00B7289C">
      <w:pPr>
        <w:rPr>
          <w:color w:val="000000" w:themeColor="text1"/>
        </w:rPr>
      </w:pPr>
      <w:r>
        <w:t>Figure 1</w:t>
      </w:r>
      <w:r w:rsidR="006666FE">
        <w:tab/>
      </w:r>
      <w:r w:rsidR="006666FE">
        <w:tab/>
      </w:r>
      <w:r w:rsidR="006666FE">
        <w:tab/>
      </w:r>
      <w:r w:rsidR="006666FE" w:rsidRPr="00235630">
        <w:rPr>
          <w:color w:val="000000" w:themeColor="text1"/>
        </w:rPr>
        <w:t>Visual of Dataset</w:t>
      </w:r>
      <w:r w:rsidR="006666FE">
        <w:rPr>
          <w:color w:val="000000" w:themeColor="text1"/>
        </w:rPr>
        <w:tab/>
      </w:r>
      <w:r w:rsidR="006666FE">
        <w:rPr>
          <w:color w:val="000000" w:themeColor="text1"/>
        </w:rPr>
        <w:tab/>
      </w:r>
      <w:r w:rsidR="006666FE">
        <w:rPr>
          <w:color w:val="000000" w:themeColor="text1"/>
        </w:rPr>
        <w:tab/>
      </w:r>
      <w:r w:rsidR="006666FE">
        <w:rPr>
          <w:color w:val="000000" w:themeColor="text1"/>
        </w:rPr>
        <w:tab/>
      </w:r>
      <w:r w:rsidR="006666FE">
        <w:rPr>
          <w:color w:val="000000" w:themeColor="text1"/>
        </w:rPr>
        <w:tab/>
      </w:r>
      <w:r w:rsidR="006666FE">
        <w:rPr>
          <w:color w:val="000000" w:themeColor="text1"/>
        </w:rPr>
        <w:tab/>
        <w:t>5</w:t>
      </w:r>
    </w:p>
    <w:p w14:paraId="5FDE6A05" w14:textId="2FF2DF5B" w:rsidR="00B7289C" w:rsidRDefault="00B7289C" w:rsidP="00B7289C"/>
    <w:p w14:paraId="136F8346" w14:textId="7F5DB1C3" w:rsidR="00B7289C" w:rsidRDefault="00B7289C" w:rsidP="00B7289C">
      <w:r>
        <w:t>Figure 2</w:t>
      </w:r>
      <w:r w:rsidR="006666FE">
        <w:tab/>
      </w:r>
      <w:r w:rsidR="006666FE">
        <w:tab/>
      </w:r>
      <w:r w:rsidR="006666FE">
        <w:tab/>
      </w:r>
      <w:r w:rsidR="006666FE" w:rsidRPr="00235630">
        <w:rPr>
          <w:color w:val="000000" w:themeColor="text1"/>
        </w:rPr>
        <w:t>Visual of Unnecessary Data</w:t>
      </w:r>
      <w:r w:rsidR="006666FE">
        <w:rPr>
          <w:color w:val="000000" w:themeColor="text1"/>
        </w:rPr>
        <w:tab/>
      </w:r>
      <w:r w:rsidR="006666FE">
        <w:rPr>
          <w:color w:val="000000" w:themeColor="text1"/>
        </w:rPr>
        <w:tab/>
      </w:r>
      <w:r w:rsidR="006666FE">
        <w:rPr>
          <w:color w:val="000000" w:themeColor="text1"/>
        </w:rPr>
        <w:tab/>
      </w:r>
      <w:r w:rsidR="006666FE">
        <w:rPr>
          <w:color w:val="000000" w:themeColor="text1"/>
        </w:rPr>
        <w:tab/>
      </w:r>
      <w:r w:rsidR="006666FE">
        <w:rPr>
          <w:color w:val="000000" w:themeColor="text1"/>
        </w:rPr>
        <w:tab/>
        <w:t>6</w:t>
      </w:r>
    </w:p>
    <w:p w14:paraId="6A5CB772" w14:textId="01F68CE0" w:rsidR="00B7289C" w:rsidRDefault="00B7289C" w:rsidP="00B7289C"/>
    <w:p w14:paraId="43860271" w14:textId="76778401" w:rsidR="00B7289C" w:rsidRDefault="00B7289C" w:rsidP="00B7289C">
      <w:r>
        <w:t>Figure 3</w:t>
      </w:r>
      <w:r w:rsidR="006666FE">
        <w:tab/>
      </w:r>
      <w:r w:rsidR="006666FE" w:rsidRPr="00235630">
        <w:rPr>
          <w:color w:val="000000" w:themeColor="text1"/>
        </w:rPr>
        <w:t>Percentage of adults who engage in no leisure-time physical activity</w:t>
      </w:r>
      <w:r w:rsidR="006666FE">
        <w:tab/>
        <w:t>6</w:t>
      </w:r>
      <w:r w:rsidR="006666FE">
        <w:tab/>
      </w:r>
      <w:r w:rsidR="006666FE">
        <w:tab/>
      </w:r>
    </w:p>
    <w:p w14:paraId="540E833B" w14:textId="1D2096F6" w:rsidR="00B7289C" w:rsidRDefault="00B7289C" w:rsidP="00B7289C">
      <w:r>
        <w:t>Figure 4</w:t>
      </w:r>
      <w:r w:rsidR="006666FE">
        <w:tab/>
      </w:r>
      <w:r w:rsidR="006666FE">
        <w:tab/>
      </w:r>
      <w:r w:rsidR="006666FE">
        <w:tab/>
      </w:r>
      <w:r w:rsidR="006666FE">
        <w:rPr>
          <w:color w:val="000000" w:themeColor="text1"/>
        </w:rPr>
        <w:t>‘</w:t>
      </w:r>
      <w:proofErr w:type="spellStart"/>
      <w:r w:rsidR="006666FE">
        <w:rPr>
          <w:color w:val="000000" w:themeColor="text1"/>
        </w:rPr>
        <w:t>read_excel</w:t>
      </w:r>
      <w:proofErr w:type="spellEnd"/>
      <w:r w:rsidR="006666FE">
        <w:rPr>
          <w:color w:val="000000" w:themeColor="text1"/>
        </w:rPr>
        <w:t>’ function in R</w:t>
      </w:r>
      <w:r w:rsidR="006666FE">
        <w:rPr>
          <w:color w:val="000000" w:themeColor="text1"/>
        </w:rPr>
        <w:tab/>
      </w:r>
      <w:r w:rsidR="006666FE">
        <w:rPr>
          <w:color w:val="000000" w:themeColor="text1"/>
        </w:rPr>
        <w:tab/>
      </w:r>
      <w:r w:rsidR="006666FE">
        <w:rPr>
          <w:color w:val="000000" w:themeColor="text1"/>
        </w:rPr>
        <w:tab/>
      </w:r>
      <w:r w:rsidR="006666FE">
        <w:rPr>
          <w:color w:val="000000" w:themeColor="text1"/>
        </w:rPr>
        <w:tab/>
      </w:r>
      <w:r w:rsidR="006666FE">
        <w:rPr>
          <w:color w:val="000000" w:themeColor="text1"/>
        </w:rPr>
        <w:tab/>
        <w:t>7</w:t>
      </w:r>
    </w:p>
    <w:p w14:paraId="444DAD51" w14:textId="72FEC64D" w:rsidR="00B7289C" w:rsidRDefault="00B7289C" w:rsidP="00B7289C"/>
    <w:p w14:paraId="330A7BEC" w14:textId="7954BB7E" w:rsidR="00B7289C" w:rsidRDefault="00B7289C" w:rsidP="00B7289C">
      <w:r>
        <w:t>Figure 5</w:t>
      </w:r>
      <w:r w:rsidR="006666FE">
        <w:tab/>
      </w:r>
      <w:r w:rsidR="006666FE" w:rsidRPr="00235630">
        <w:rPr>
          <w:color w:val="000000" w:themeColor="text1"/>
        </w:rPr>
        <w:t>Percentage of adults who engage in no leisure-time physical activity</w:t>
      </w:r>
      <w:r w:rsidR="006666FE">
        <w:rPr>
          <w:color w:val="000000" w:themeColor="text1"/>
        </w:rPr>
        <w:tab/>
        <w:t>8</w:t>
      </w:r>
    </w:p>
    <w:p w14:paraId="79E85948" w14:textId="61B61877" w:rsidR="006666FE" w:rsidRDefault="006666FE" w:rsidP="00B7289C"/>
    <w:p w14:paraId="1352EA0A" w14:textId="6F752D35" w:rsidR="006666FE" w:rsidRDefault="006666FE" w:rsidP="006666FE">
      <w:r>
        <w:t xml:space="preserve">Figure </w:t>
      </w:r>
      <w:r>
        <w:t>6</w:t>
      </w:r>
      <w:r>
        <w:tab/>
      </w:r>
      <w:r>
        <w:tab/>
      </w:r>
      <w:r>
        <w:tab/>
      </w:r>
      <w:r>
        <w:rPr>
          <w:color w:val="000000" w:themeColor="text1"/>
        </w:rPr>
        <w:t>Comparing gender and educational levels</w:t>
      </w:r>
      <w:r>
        <w:rPr>
          <w:color w:val="000000" w:themeColor="text1"/>
        </w:rPr>
        <w:tab/>
      </w:r>
      <w:r>
        <w:rPr>
          <w:color w:val="000000" w:themeColor="text1"/>
        </w:rPr>
        <w:tab/>
      </w:r>
      <w:r>
        <w:rPr>
          <w:color w:val="000000" w:themeColor="text1"/>
        </w:rPr>
        <w:tab/>
        <w:t>9</w:t>
      </w:r>
    </w:p>
    <w:p w14:paraId="21D56A12" w14:textId="77777777" w:rsidR="006666FE" w:rsidRDefault="006666FE" w:rsidP="00B7289C"/>
    <w:p w14:paraId="0D9C7B14" w14:textId="472A73B9" w:rsidR="00B7289C" w:rsidRDefault="00B7289C" w:rsidP="00B7289C"/>
    <w:p w14:paraId="42A668A8" w14:textId="77777777" w:rsidR="00B7289C" w:rsidRDefault="00B7289C" w:rsidP="00B7289C"/>
    <w:p w14:paraId="0A231B9E" w14:textId="7FE7381D" w:rsidR="006618CD" w:rsidRDefault="006618CD" w:rsidP="00502BCA">
      <w:pPr>
        <w:jc w:val="center"/>
      </w:pPr>
    </w:p>
    <w:p w14:paraId="6460A7D2" w14:textId="6B1303B8" w:rsidR="006618CD" w:rsidRDefault="006618CD" w:rsidP="00502BCA">
      <w:pPr>
        <w:jc w:val="center"/>
      </w:pPr>
    </w:p>
    <w:p w14:paraId="5382A147" w14:textId="55720F50" w:rsidR="006618CD" w:rsidRDefault="006618CD" w:rsidP="00502BCA">
      <w:pPr>
        <w:jc w:val="center"/>
      </w:pPr>
    </w:p>
    <w:p w14:paraId="13C246D5" w14:textId="1F2419E5" w:rsidR="006618CD" w:rsidRDefault="006618CD" w:rsidP="00502BCA">
      <w:pPr>
        <w:jc w:val="center"/>
      </w:pPr>
    </w:p>
    <w:p w14:paraId="470228BA" w14:textId="38E14CCD" w:rsidR="006618CD" w:rsidRDefault="006618CD" w:rsidP="00502BCA">
      <w:pPr>
        <w:jc w:val="center"/>
      </w:pPr>
    </w:p>
    <w:p w14:paraId="364C1729" w14:textId="20214CB3" w:rsidR="006618CD" w:rsidRDefault="006618CD" w:rsidP="00502BCA">
      <w:pPr>
        <w:jc w:val="center"/>
      </w:pPr>
    </w:p>
    <w:p w14:paraId="38882979" w14:textId="5AABD482" w:rsidR="006618CD" w:rsidRDefault="006618CD" w:rsidP="00502BCA">
      <w:pPr>
        <w:jc w:val="center"/>
      </w:pPr>
    </w:p>
    <w:p w14:paraId="0D0458FE" w14:textId="7AD6D2F9" w:rsidR="006618CD" w:rsidRDefault="006618CD" w:rsidP="00502BCA">
      <w:pPr>
        <w:jc w:val="center"/>
      </w:pPr>
    </w:p>
    <w:p w14:paraId="1E689E55" w14:textId="2E8EF0BB" w:rsidR="006618CD" w:rsidRDefault="006618CD" w:rsidP="00502BCA">
      <w:pPr>
        <w:jc w:val="center"/>
      </w:pPr>
    </w:p>
    <w:p w14:paraId="3CB60535" w14:textId="2DF2A2D7" w:rsidR="006618CD" w:rsidRDefault="006618CD" w:rsidP="00502BCA">
      <w:pPr>
        <w:jc w:val="center"/>
      </w:pPr>
    </w:p>
    <w:p w14:paraId="505DCAC0" w14:textId="39380DE1" w:rsidR="006618CD" w:rsidRDefault="006618CD" w:rsidP="00502BCA">
      <w:pPr>
        <w:jc w:val="center"/>
      </w:pPr>
    </w:p>
    <w:p w14:paraId="36793A52" w14:textId="63BF1D80" w:rsidR="006618CD" w:rsidRDefault="006618CD" w:rsidP="00502BCA">
      <w:pPr>
        <w:jc w:val="center"/>
      </w:pPr>
    </w:p>
    <w:p w14:paraId="35DB9CCE" w14:textId="451B547E" w:rsidR="006618CD" w:rsidRDefault="006618CD" w:rsidP="00502BCA">
      <w:pPr>
        <w:jc w:val="center"/>
      </w:pPr>
    </w:p>
    <w:p w14:paraId="44852E74" w14:textId="4453F953" w:rsidR="006618CD" w:rsidRDefault="006618CD" w:rsidP="00502BCA">
      <w:pPr>
        <w:jc w:val="center"/>
      </w:pPr>
    </w:p>
    <w:p w14:paraId="6490AF2E" w14:textId="1D9D633C" w:rsidR="006618CD" w:rsidRDefault="006618CD" w:rsidP="00502BCA">
      <w:pPr>
        <w:jc w:val="center"/>
      </w:pPr>
    </w:p>
    <w:p w14:paraId="39F4C160" w14:textId="7DAB4BC6" w:rsidR="006618CD" w:rsidRDefault="006618CD" w:rsidP="00502BCA">
      <w:pPr>
        <w:jc w:val="center"/>
      </w:pPr>
    </w:p>
    <w:p w14:paraId="2F86EB35" w14:textId="0449E74A" w:rsidR="006618CD" w:rsidRDefault="006618CD" w:rsidP="00502BCA">
      <w:pPr>
        <w:jc w:val="center"/>
      </w:pPr>
    </w:p>
    <w:p w14:paraId="223AA553" w14:textId="3EE537C5" w:rsidR="006618CD" w:rsidRDefault="006618CD" w:rsidP="00502BCA">
      <w:pPr>
        <w:jc w:val="center"/>
      </w:pPr>
    </w:p>
    <w:p w14:paraId="7A995981" w14:textId="680B9B01" w:rsidR="006618CD" w:rsidRDefault="006618CD" w:rsidP="00502BCA">
      <w:pPr>
        <w:jc w:val="center"/>
      </w:pPr>
    </w:p>
    <w:p w14:paraId="204659FF" w14:textId="45F73CF1" w:rsidR="006618CD" w:rsidRDefault="006618CD" w:rsidP="00502BCA">
      <w:pPr>
        <w:jc w:val="center"/>
      </w:pPr>
    </w:p>
    <w:p w14:paraId="38E9B0F5" w14:textId="77777777" w:rsidR="006618CD" w:rsidRDefault="006618CD" w:rsidP="00502BCA">
      <w:pPr>
        <w:jc w:val="center"/>
      </w:pPr>
    </w:p>
    <w:p w14:paraId="1D783A9B" w14:textId="286D20C1" w:rsidR="006618CD" w:rsidRDefault="006618CD" w:rsidP="00502BCA">
      <w:pPr>
        <w:jc w:val="center"/>
      </w:pPr>
    </w:p>
    <w:p w14:paraId="3BEC5BDE" w14:textId="77777777" w:rsidR="00B7289C" w:rsidRDefault="00B7289C" w:rsidP="006618CD">
      <w:pPr>
        <w:pStyle w:val="Heading1"/>
        <w:rPr>
          <w:rFonts w:ascii="Times New Roman" w:hAnsi="Times New Roman" w:cs="Times New Roman"/>
          <w:b/>
          <w:bCs/>
        </w:rPr>
      </w:pPr>
    </w:p>
    <w:p w14:paraId="59DD47CC" w14:textId="19183D8B" w:rsidR="00B7289C" w:rsidRDefault="00B7289C" w:rsidP="00B7289C"/>
    <w:p w14:paraId="51FDCE91" w14:textId="77777777" w:rsidR="00B7289C" w:rsidRPr="00B7289C" w:rsidRDefault="00B7289C" w:rsidP="00B7289C"/>
    <w:p w14:paraId="593DC695" w14:textId="12BD8021" w:rsidR="006618CD" w:rsidRDefault="006618CD" w:rsidP="006618CD">
      <w:pPr>
        <w:pStyle w:val="Heading1"/>
        <w:rPr>
          <w:rFonts w:ascii="Times New Roman" w:hAnsi="Times New Roman" w:cs="Times New Roman"/>
          <w:b/>
          <w:bCs/>
        </w:rPr>
      </w:pPr>
      <w:bookmarkStart w:id="0" w:name="_Toc33811589"/>
      <w:r w:rsidRPr="00C0116B">
        <w:rPr>
          <w:rFonts w:ascii="Times New Roman" w:hAnsi="Times New Roman" w:cs="Times New Roman"/>
          <w:b/>
          <w:bCs/>
        </w:rPr>
        <w:t>INTRODUCTION</w:t>
      </w:r>
      <w:bookmarkEnd w:id="0"/>
    </w:p>
    <w:p w14:paraId="16500B07" w14:textId="432BCFCC" w:rsidR="006618CD" w:rsidRDefault="006618CD" w:rsidP="006618CD"/>
    <w:p w14:paraId="02CFA3D3" w14:textId="487BCE48" w:rsidR="006618CD" w:rsidRPr="006618CD" w:rsidRDefault="006618CD" w:rsidP="006618CD">
      <w:pPr>
        <w:pStyle w:val="Heading2"/>
        <w:numPr>
          <w:ilvl w:val="1"/>
          <w:numId w:val="1"/>
        </w:numPr>
        <w:rPr>
          <w:rFonts w:ascii="Times New Roman" w:hAnsi="Times New Roman" w:cs="Times New Roman"/>
          <w:b/>
          <w:bCs/>
          <w:sz w:val="24"/>
          <w:szCs w:val="24"/>
        </w:rPr>
      </w:pPr>
      <w:bookmarkStart w:id="1" w:name="_Toc33811590"/>
      <w:r w:rsidRPr="006618CD">
        <w:rPr>
          <w:rFonts w:ascii="Times New Roman" w:hAnsi="Times New Roman" w:cs="Times New Roman"/>
          <w:b/>
          <w:bCs/>
          <w:sz w:val="24"/>
          <w:szCs w:val="24"/>
        </w:rPr>
        <w:t>Definition</w:t>
      </w:r>
      <w:bookmarkEnd w:id="1"/>
    </w:p>
    <w:p w14:paraId="50A57C64" w14:textId="77777777" w:rsidR="006618CD" w:rsidRPr="006618CD" w:rsidRDefault="006618CD" w:rsidP="006618CD"/>
    <w:p w14:paraId="74375D7D" w14:textId="6B0AD103" w:rsidR="006618CD" w:rsidRDefault="006618CD" w:rsidP="006618CD">
      <w:pPr>
        <w:rPr>
          <w:color w:val="000000"/>
          <w:shd w:val="clear" w:color="auto" w:fill="FFFFFF"/>
        </w:rPr>
      </w:pPr>
      <w:r w:rsidRPr="006977FB">
        <w:rPr>
          <w:color w:val="000000"/>
          <w:shd w:val="clear" w:color="auto" w:fill="FFFFFF"/>
        </w:rPr>
        <w:t>Physical activity is defined as any bodily movement produced by contraction of skeletal muscles that increases energy expenditure above resting levels and comprises routine daily tasks such as commuting, occupational tasks, or household activities, as well as purposeful health-enhancing movements/activities</w:t>
      </w:r>
      <w:r w:rsidR="0068649F">
        <w:rPr>
          <w:color w:val="000000"/>
          <w:shd w:val="clear" w:color="auto" w:fill="FFFFFF"/>
        </w:rPr>
        <w:t xml:space="preserve"> </w:t>
      </w:r>
      <w:r w:rsidR="0068649F">
        <w:rPr>
          <w:color w:val="000000"/>
          <w:shd w:val="clear" w:color="auto" w:fill="FFFFFF"/>
        </w:rPr>
        <w:fldChar w:fldCharType="begin"/>
      </w:r>
      <w:r w:rsidR="0068649F">
        <w:rPr>
          <w:color w:val="000000"/>
          <w:shd w:val="clear" w:color="auto" w:fill="FFFFFF"/>
        </w:rPr>
        <w:instrText xml:space="preserve"> ADDIN ZOTERO_ITEM CSL_CITATION {"citationID":"bp9evt1c","properties":{"formattedCitation":"(Diaz &amp; Shimbo, 2013)","plainCitation":"(Diaz &amp; Shimbo, 2013)","noteIndex":0},"citationItems":[{"id":88,"uris":["http://zotero.org/users/6135086/items/S8FA2APZ"],"uri":["http://zotero.org/users/6135086/items/S8FA2APZ"],"itemData":{"id":88,"type":"article-journal","abstract":"As the worldwide prevalence of hypertension continues to increase, the primary prevention of hypertension has become an important global public health initiative. Physical activity is commonly recommended as an important lifestyle modification that may aid in the prevention of hypertension. Recent epidemiologic evidence has demonstrated a consistent, temporal, and dose-dependent relationship between physical activity and the development of hypertension. Experimental evidence from interventional studies have further confirmed a relationship between physical activity and hypertension as the favorable effects of exercise on blood pressure reduction have been well characterized in recent years. Despite the available evidence strongly supporting a role for physical activity in the prevention of hypertension, many unanswered questions regarding the protective benefits of physical activity in high-risk individuals, the factors that may moderate the relationship between physical activity and hypertension, and the optimal prescription for hypertension prevention remain. We review the most recent evidence for the role of physical activity in the prevention of hypertension and discuss recent studies that have sought to address these unanswered questions.","container-title":"Current hypertension reports","DOI":"10.1007/s11906-013-0386-8","ISSN":"1522-6417","issue":"6","journalAbbreviation":"Curr Hypertens Rep","note":"PMID: 24052212\nPMCID: PMC3901083","page":"659-668","source":"PubMed Central","title":"Physical Activity and the Prevention of Hypertension","volume":"15","author":[{"family":"Diaz","given":"Keith M."},{"family":"Shimbo","given":"Daichi"}],"issued":{"date-parts":[["2013",12]]}}}],"schema":"https://github.com/citation-style-language/schema/raw/master/csl-citation.json"} </w:instrText>
      </w:r>
      <w:r w:rsidR="0068649F">
        <w:rPr>
          <w:color w:val="000000"/>
          <w:shd w:val="clear" w:color="auto" w:fill="FFFFFF"/>
        </w:rPr>
        <w:fldChar w:fldCharType="separate"/>
      </w:r>
      <w:r w:rsidR="0068649F">
        <w:rPr>
          <w:noProof/>
          <w:color w:val="000000"/>
          <w:shd w:val="clear" w:color="auto" w:fill="FFFFFF"/>
        </w:rPr>
        <w:t>(Diaz &amp; Shimbo, 2013)</w:t>
      </w:r>
      <w:r w:rsidR="0068649F">
        <w:rPr>
          <w:color w:val="000000"/>
          <w:shd w:val="clear" w:color="auto" w:fill="FFFFFF"/>
        </w:rPr>
        <w:fldChar w:fldCharType="end"/>
      </w:r>
      <w:r w:rsidR="0068649F">
        <w:rPr>
          <w:color w:val="000000"/>
          <w:shd w:val="clear" w:color="auto" w:fill="FFFFFF"/>
        </w:rPr>
        <w:t>.</w:t>
      </w:r>
      <w:r>
        <w:rPr>
          <w:color w:val="000000"/>
          <w:shd w:val="clear" w:color="auto" w:fill="FFFFFF"/>
        </w:rPr>
        <w:t xml:space="preserve"> It is important to note that p</w:t>
      </w:r>
      <w:r w:rsidRPr="006618CD">
        <w:rPr>
          <w:color w:val="000000"/>
          <w:shd w:val="clear" w:color="auto" w:fill="FFFFFF"/>
        </w:rPr>
        <w:t xml:space="preserve">hysical activity is a first-line prevention or treatment in almost all diagnoses, but especially chronic diseases, including Cardiovascular Disease, Diabetes, Hypertension, Cancers, and Mental illness — accounting for most of </w:t>
      </w:r>
      <w:r>
        <w:rPr>
          <w:color w:val="000000"/>
          <w:shd w:val="clear" w:color="auto" w:fill="FFFFFF"/>
        </w:rPr>
        <w:t>the</w:t>
      </w:r>
      <w:r w:rsidRPr="006618CD">
        <w:rPr>
          <w:color w:val="000000"/>
          <w:shd w:val="clear" w:color="auto" w:fill="FFFFFF"/>
        </w:rPr>
        <w:t xml:space="preserve"> negative health outcomes and healthcare spending.</w:t>
      </w:r>
    </w:p>
    <w:p w14:paraId="4CC39D31" w14:textId="07723F37" w:rsidR="006618CD" w:rsidRDefault="006618CD" w:rsidP="006618CD">
      <w:pPr>
        <w:rPr>
          <w:color w:val="000000"/>
          <w:shd w:val="clear" w:color="auto" w:fill="FFFFFF"/>
        </w:rPr>
      </w:pPr>
    </w:p>
    <w:p w14:paraId="44EFCF5C" w14:textId="45017C19" w:rsidR="006618CD" w:rsidRPr="006618CD" w:rsidRDefault="006618CD" w:rsidP="006618CD">
      <w:pPr>
        <w:rPr>
          <w:b/>
          <w:bCs/>
          <w:sz w:val="22"/>
          <w:szCs w:val="22"/>
        </w:rPr>
      </w:pPr>
    </w:p>
    <w:p w14:paraId="6502A020" w14:textId="26C82AD6" w:rsidR="006618CD" w:rsidRPr="006618CD" w:rsidRDefault="006618CD" w:rsidP="006618CD">
      <w:pPr>
        <w:pStyle w:val="Heading2"/>
        <w:rPr>
          <w:rFonts w:ascii="Times New Roman" w:hAnsi="Times New Roman" w:cs="Times New Roman"/>
          <w:b/>
          <w:bCs/>
          <w:sz w:val="24"/>
          <w:szCs w:val="24"/>
        </w:rPr>
      </w:pPr>
      <w:bookmarkStart w:id="2" w:name="_Toc33811591"/>
      <w:r w:rsidRPr="006618CD">
        <w:rPr>
          <w:rFonts w:ascii="Times New Roman" w:hAnsi="Times New Roman" w:cs="Times New Roman"/>
          <w:b/>
          <w:bCs/>
          <w:sz w:val="24"/>
          <w:szCs w:val="24"/>
        </w:rPr>
        <w:t>1.2 Methodology</w:t>
      </w:r>
      <w:bookmarkEnd w:id="2"/>
    </w:p>
    <w:p w14:paraId="7D8E5AC9" w14:textId="33E0B18E" w:rsidR="006618CD" w:rsidRDefault="006618CD" w:rsidP="006618CD"/>
    <w:p w14:paraId="4E085DB7" w14:textId="15EA0F2F" w:rsidR="006618CD" w:rsidRDefault="006618CD" w:rsidP="006618CD">
      <w:r w:rsidRPr="00003843">
        <w:t xml:space="preserve">The motivation for this project is to help </w:t>
      </w:r>
      <w:r>
        <w:t>identify the physical activities as it relates to the social determinants of health. According to the World Health Organization (WHO), t</w:t>
      </w:r>
      <w:r w:rsidRPr="006618CD">
        <w:t>he social determinants of health (SDH) are the conditions in which people are born, grow, work, live, and age, and the wider set of forces and systems shaping the conditions of daily life</w:t>
      </w:r>
      <w:r w:rsidR="0068649F">
        <w:t xml:space="preserve"> </w:t>
      </w:r>
      <w:r w:rsidR="0068649F">
        <w:fldChar w:fldCharType="begin"/>
      </w:r>
      <w:r w:rsidR="0068649F">
        <w:instrText xml:space="preserve"> ADDIN ZOTERO_ITEM CSL_CITATION {"citationID":"dMXXM0zT","properties":{"formattedCitation":"({\\i{}WHO | Social determinants of health}, n.d.)","plainCitation":"(WHO | Social determinants of health, n.d.)","noteIndex":0},"citationItems":[{"id":100,"uris":["http://zotero.org/users/6135086/items/PQ6S6HC7"],"uri":["http://zotero.org/users/6135086/items/PQ6S6HC7"],"itemData":{"id":100,"type":"webpage","container-title":"WHO","title":"WHO | Social determinants of health","URL":"http://www.who.int/social_determinants/en/","accessed":{"date-parts":[["2020",2,23]]}}}],"schema":"https://github.com/citation-style-language/schema/raw/master/csl-citation.json"} </w:instrText>
      </w:r>
      <w:r w:rsidR="0068649F">
        <w:fldChar w:fldCharType="separate"/>
      </w:r>
      <w:r w:rsidR="0068649F" w:rsidRPr="0068649F">
        <w:t>(</w:t>
      </w:r>
      <w:r w:rsidR="0068649F" w:rsidRPr="0068649F">
        <w:rPr>
          <w:i/>
          <w:iCs/>
        </w:rPr>
        <w:t>WHO | Social determinants of health</w:t>
      </w:r>
      <w:r w:rsidR="0068649F" w:rsidRPr="0068649F">
        <w:t>, n.d.)</w:t>
      </w:r>
      <w:r w:rsidR="0068649F">
        <w:fldChar w:fldCharType="end"/>
      </w:r>
      <w:r w:rsidR="0068649F">
        <w:t>.</w:t>
      </w:r>
      <w:r>
        <w:t xml:space="preserve"> The goal of this project is to merge, clean, and analyze the available data on social determinants of health particularly for physical activities in adults.</w:t>
      </w:r>
    </w:p>
    <w:p w14:paraId="6FFE914A" w14:textId="1418C510" w:rsidR="006618CD" w:rsidRDefault="006618CD" w:rsidP="006618CD"/>
    <w:p w14:paraId="154CAFFC" w14:textId="3A0820BA" w:rsidR="006618CD" w:rsidRDefault="006618CD" w:rsidP="006618CD"/>
    <w:p w14:paraId="64DC52AA" w14:textId="735C2E74" w:rsidR="006618CD" w:rsidRDefault="006618CD" w:rsidP="006618CD"/>
    <w:p w14:paraId="326F0B28" w14:textId="690BD07A" w:rsidR="006618CD" w:rsidRDefault="006618CD" w:rsidP="006618CD"/>
    <w:p w14:paraId="0549B516" w14:textId="77B4BB85" w:rsidR="006618CD" w:rsidRDefault="006618CD" w:rsidP="006618CD"/>
    <w:p w14:paraId="6B8AD5CC" w14:textId="4838F64F" w:rsidR="006618CD" w:rsidRDefault="006618CD" w:rsidP="006618CD"/>
    <w:p w14:paraId="4C4E10A3" w14:textId="69E1122E" w:rsidR="006618CD" w:rsidRDefault="006618CD" w:rsidP="006618CD"/>
    <w:p w14:paraId="7A836E29" w14:textId="1F2619FA" w:rsidR="006618CD" w:rsidRDefault="006618CD" w:rsidP="006618CD"/>
    <w:p w14:paraId="13BF41B2" w14:textId="2B481425" w:rsidR="006618CD" w:rsidRDefault="006618CD" w:rsidP="006618CD"/>
    <w:p w14:paraId="0739980D" w14:textId="478ADE93" w:rsidR="006618CD" w:rsidRDefault="006618CD" w:rsidP="006618CD"/>
    <w:p w14:paraId="35897B8E" w14:textId="7655BB5E" w:rsidR="006618CD" w:rsidRDefault="006618CD" w:rsidP="006618CD"/>
    <w:p w14:paraId="5201FB9C" w14:textId="311E7041" w:rsidR="006618CD" w:rsidRDefault="006618CD" w:rsidP="006618CD"/>
    <w:p w14:paraId="77C54C9F" w14:textId="671955E3" w:rsidR="006618CD" w:rsidRDefault="006618CD" w:rsidP="006618CD"/>
    <w:p w14:paraId="5200D57B" w14:textId="050ABEBB" w:rsidR="006618CD" w:rsidRDefault="006618CD" w:rsidP="006618CD"/>
    <w:p w14:paraId="0843C6C2" w14:textId="2B2CA425" w:rsidR="006618CD" w:rsidRDefault="006618CD" w:rsidP="006618CD"/>
    <w:p w14:paraId="6AA1E499" w14:textId="5FCBB485" w:rsidR="006618CD" w:rsidRDefault="006618CD" w:rsidP="006618CD"/>
    <w:p w14:paraId="24D94496" w14:textId="3E28E20B" w:rsidR="006618CD" w:rsidRDefault="006618CD" w:rsidP="006618CD"/>
    <w:p w14:paraId="417498A3" w14:textId="31107A7C" w:rsidR="006618CD" w:rsidRDefault="006618CD" w:rsidP="006618CD"/>
    <w:p w14:paraId="5BB0FCED" w14:textId="2FE3F7BA" w:rsidR="006618CD" w:rsidRDefault="006618CD" w:rsidP="006618CD"/>
    <w:p w14:paraId="57A35610" w14:textId="30298632" w:rsidR="006618CD" w:rsidRDefault="006618CD" w:rsidP="006618CD"/>
    <w:p w14:paraId="13C51D93" w14:textId="0C0C5976" w:rsidR="00B7289C" w:rsidRDefault="00B7289C" w:rsidP="006618CD">
      <w:pPr>
        <w:pStyle w:val="Heading1"/>
        <w:rPr>
          <w:rFonts w:ascii="Times New Roman" w:hAnsi="Times New Roman" w:cs="Times New Roman"/>
          <w:b/>
          <w:bCs/>
        </w:rPr>
      </w:pPr>
    </w:p>
    <w:p w14:paraId="50D0BB2A" w14:textId="77777777" w:rsidR="00B7289C" w:rsidRPr="00B7289C" w:rsidRDefault="00B7289C" w:rsidP="00B7289C"/>
    <w:p w14:paraId="0DC7DEFB" w14:textId="4B36E391" w:rsidR="006618CD" w:rsidRDefault="006618CD" w:rsidP="006618CD">
      <w:pPr>
        <w:pStyle w:val="Heading1"/>
        <w:rPr>
          <w:rFonts w:ascii="Times New Roman" w:hAnsi="Times New Roman" w:cs="Times New Roman"/>
          <w:b/>
          <w:bCs/>
        </w:rPr>
      </w:pPr>
      <w:bookmarkStart w:id="3" w:name="_Toc33811592"/>
      <w:r w:rsidRPr="006618CD">
        <w:rPr>
          <w:rFonts w:ascii="Times New Roman" w:hAnsi="Times New Roman" w:cs="Times New Roman"/>
          <w:b/>
          <w:bCs/>
        </w:rPr>
        <w:lastRenderedPageBreak/>
        <w:t>DATA COLLECTION</w:t>
      </w:r>
      <w:r w:rsidR="00484A4D">
        <w:rPr>
          <w:rFonts w:ascii="Times New Roman" w:hAnsi="Times New Roman" w:cs="Times New Roman"/>
          <w:b/>
          <w:bCs/>
        </w:rPr>
        <w:t xml:space="preserve"> AND VISUALIZATION</w:t>
      </w:r>
      <w:bookmarkEnd w:id="3"/>
    </w:p>
    <w:p w14:paraId="746C90C0" w14:textId="03FA058C" w:rsidR="006618CD" w:rsidRDefault="006618CD" w:rsidP="006618CD"/>
    <w:p w14:paraId="29B37FA3" w14:textId="6C528FEE" w:rsidR="006618CD" w:rsidRDefault="006618CD" w:rsidP="006618CD">
      <w:r>
        <w:t>The data used for this project was collected from the Center for Disease Control and Prevention (CDC). The title of the dataset is “</w:t>
      </w:r>
      <w:r w:rsidRPr="006618CD">
        <w:t>Nutrition, Physical Activity, and Obesity</w:t>
      </w:r>
      <w:r>
        <w:t xml:space="preserve">; the data source is the </w:t>
      </w:r>
      <w:r w:rsidRPr="006618CD">
        <w:t>Behavioral Risk Factor Surveillance System</w:t>
      </w:r>
      <w:r>
        <w:t xml:space="preserve"> (BRFSS)”. The </w:t>
      </w:r>
      <w:r w:rsidRPr="006618CD">
        <w:t>dataset includes data on adult's diet, physical activity, and weight status from Behavioral Risk Factor Surveillance System. This data is used for Division of Nutrition, Physical Activity, and Obesity</w:t>
      </w:r>
      <w:r>
        <w:t xml:space="preserve"> (</w:t>
      </w:r>
      <w:r w:rsidRPr="006618CD">
        <w:t>DNPAO</w:t>
      </w:r>
      <w:r>
        <w:t>)</w:t>
      </w:r>
      <w:r w:rsidRPr="006618CD">
        <w:t xml:space="preserve"> Data, Trends, and Maps database, which provides national and state specific data on obesity, nutrition, physical activity, and breastfeeding.</w:t>
      </w:r>
      <w:r>
        <w:t xml:space="preserve"> However, for the purpose of this project, the dataset was limited to data on physical activities levels for adults in Florida from 2011 to 2017. </w:t>
      </w:r>
    </w:p>
    <w:p w14:paraId="3668A11C" w14:textId="66F98E8E" w:rsidR="006618CD" w:rsidRDefault="006618CD" w:rsidP="006618CD"/>
    <w:p w14:paraId="0EDEC032" w14:textId="49ACF064" w:rsidR="006618CD" w:rsidRDefault="006618CD" w:rsidP="006618CD">
      <w:pPr>
        <w:jc w:val="center"/>
      </w:pPr>
      <w:r>
        <w:rPr>
          <w:noProof/>
        </w:rPr>
        <w:drawing>
          <wp:inline distT="0" distB="0" distL="0" distR="0" wp14:anchorId="6C8BA073" wp14:editId="14BA2100">
            <wp:extent cx="5496674" cy="2291455"/>
            <wp:effectExtent l="0" t="0" r="2540" b="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2-23 at 9.48.07 PM.png"/>
                    <pic:cNvPicPr/>
                  </pic:nvPicPr>
                  <pic:blipFill>
                    <a:blip r:embed="rId6">
                      <a:extLst>
                        <a:ext uri="{28A0092B-C50C-407E-A947-70E740481C1C}">
                          <a14:useLocalDpi xmlns:a14="http://schemas.microsoft.com/office/drawing/2010/main" val="0"/>
                        </a:ext>
                      </a:extLst>
                    </a:blip>
                    <a:stretch>
                      <a:fillRect/>
                    </a:stretch>
                  </pic:blipFill>
                  <pic:spPr>
                    <a:xfrm>
                      <a:off x="0" y="0"/>
                      <a:ext cx="5496674" cy="2291455"/>
                    </a:xfrm>
                    <a:prstGeom prst="rect">
                      <a:avLst/>
                    </a:prstGeom>
                  </pic:spPr>
                </pic:pic>
              </a:graphicData>
            </a:graphic>
          </wp:inline>
        </w:drawing>
      </w:r>
    </w:p>
    <w:p w14:paraId="0A8F1528" w14:textId="01D1AF59" w:rsidR="006618CD" w:rsidRPr="00235630" w:rsidRDefault="006618CD" w:rsidP="006618CD">
      <w:pPr>
        <w:pStyle w:val="Subtitle"/>
        <w:jc w:val="center"/>
        <w:rPr>
          <w:rFonts w:ascii="Times New Roman" w:hAnsi="Times New Roman" w:cs="Times New Roman"/>
          <w:color w:val="000000" w:themeColor="text1"/>
          <w:sz w:val="24"/>
          <w:szCs w:val="24"/>
        </w:rPr>
      </w:pPr>
      <w:r w:rsidRPr="00235630">
        <w:rPr>
          <w:rFonts w:ascii="Times New Roman" w:hAnsi="Times New Roman" w:cs="Times New Roman"/>
          <w:color w:val="000000" w:themeColor="text1"/>
          <w:sz w:val="24"/>
          <w:szCs w:val="24"/>
        </w:rPr>
        <w:t xml:space="preserve">Figure 1: Visual of Dataset </w:t>
      </w:r>
    </w:p>
    <w:p w14:paraId="64408CEC" w14:textId="1B6B1E4B" w:rsidR="006618CD" w:rsidRDefault="006618CD" w:rsidP="006618CD"/>
    <w:p w14:paraId="7775E495" w14:textId="3E13293C" w:rsidR="006618CD" w:rsidRDefault="006618CD" w:rsidP="006618CD">
      <w:pPr>
        <w:pStyle w:val="Heading2"/>
        <w:rPr>
          <w:rFonts w:ascii="Times New Roman" w:hAnsi="Times New Roman" w:cs="Times New Roman"/>
          <w:sz w:val="24"/>
          <w:szCs w:val="24"/>
        </w:rPr>
      </w:pPr>
      <w:bookmarkStart w:id="4" w:name="_Toc33811593"/>
      <w:r w:rsidRPr="006618CD">
        <w:rPr>
          <w:rFonts w:ascii="Times New Roman" w:hAnsi="Times New Roman" w:cs="Times New Roman"/>
          <w:sz w:val="24"/>
          <w:szCs w:val="24"/>
        </w:rPr>
        <w:t>2.1 Data Cleaning</w:t>
      </w:r>
      <w:bookmarkEnd w:id="4"/>
    </w:p>
    <w:p w14:paraId="0021C94E" w14:textId="2B345508" w:rsidR="006618CD" w:rsidRDefault="006618CD" w:rsidP="006618CD"/>
    <w:p w14:paraId="11AEE762" w14:textId="4390BB6A" w:rsidR="006618CD" w:rsidRDefault="00916E1D" w:rsidP="006618CD">
      <w:r w:rsidRPr="00916E1D">
        <w:t>Data cleaning is the process of preparing data for analysis by removing or modifying data that is incorrect, incomplete, irrelevant, duplicated, or improperly formatted</w:t>
      </w:r>
      <w:r>
        <w:t xml:space="preserve"> </w:t>
      </w:r>
      <w:r>
        <w:fldChar w:fldCharType="begin"/>
      </w:r>
      <w:r>
        <w:instrText xml:space="preserve"> ADDIN ZOTERO_ITEM CSL_CITATION {"citationID":"AegnAsEm","properties":{"formattedCitation":"({\\i{}What is Data Cleaning?}, n.d.)","plainCitation":"(What is Data Cleaning?, n.d.)","noteIndex":0},"citationItems":[{"id":102,"uris":["http://zotero.org/users/6135086/items/765Z55DM"],"uri":["http://zotero.org/users/6135086/items/765Z55DM"],"itemData":{"id":102,"type":"webpage","abstract":"What is Data Cleaning? Data cleaning is the process of preparing data for analysis by removing or modifying data that...","container-title":"Sisense","language":"en-US","title":"What is Data Cleaning?","URL":"https://www.sisense.com/glossary/data-cleaning/","accessed":{"date-parts":[["2020",2,23]]}}}],"schema":"https://github.com/citation-style-language/schema/raw/master/csl-citation.json"} </w:instrText>
      </w:r>
      <w:r>
        <w:fldChar w:fldCharType="separate"/>
      </w:r>
      <w:r w:rsidRPr="00916E1D">
        <w:t>(</w:t>
      </w:r>
      <w:r w:rsidRPr="00916E1D">
        <w:rPr>
          <w:i/>
          <w:iCs/>
        </w:rPr>
        <w:t>What is Data Cleaning?</w:t>
      </w:r>
      <w:r w:rsidRPr="00916E1D">
        <w:t>, n.d.)</w:t>
      </w:r>
      <w:r>
        <w:fldChar w:fldCharType="end"/>
      </w:r>
      <w:r>
        <w:t xml:space="preserve">. </w:t>
      </w:r>
      <w:r w:rsidR="006618CD">
        <w:t xml:space="preserve">The initial dataset retrieved from the CDC was made up of about </w:t>
      </w:r>
      <w:r>
        <w:t xml:space="preserve">63 thousand rows and 33 columns with data collected from every state in the United States from 2011 to 2018. In order to simplify the dataset for better analysis, the data was limited to measuring the rate of physical activity levels for adults in Florida. In addition, some of the rows in the dataset had missing information; these rows were deleted to avoid unnecessary lines. Data cleaning is especially important in that, the presence of unnecessary data may hinder the data analysis process or provide inaccurate results. </w:t>
      </w:r>
    </w:p>
    <w:p w14:paraId="2272B71D" w14:textId="03131014" w:rsidR="00235630" w:rsidRDefault="00235630" w:rsidP="00235630">
      <w:pPr>
        <w:jc w:val="center"/>
      </w:pPr>
      <w:r>
        <w:rPr>
          <w:noProof/>
        </w:rPr>
        <w:lastRenderedPageBreak/>
        <w:drawing>
          <wp:inline distT="0" distB="0" distL="0" distR="0" wp14:anchorId="04704C2D" wp14:editId="07DEA2AA">
            <wp:extent cx="5537771" cy="2393192"/>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2-24 at 12.34.46 PM.png"/>
                    <pic:cNvPicPr/>
                  </pic:nvPicPr>
                  <pic:blipFill>
                    <a:blip r:embed="rId7">
                      <a:extLst>
                        <a:ext uri="{28A0092B-C50C-407E-A947-70E740481C1C}">
                          <a14:useLocalDpi xmlns:a14="http://schemas.microsoft.com/office/drawing/2010/main" val="0"/>
                        </a:ext>
                      </a:extLst>
                    </a:blip>
                    <a:stretch>
                      <a:fillRect/>
                    </a:stretch>
                  </pic:blipFill>
                  <pic:spPr>
                    <a:xfrm>
                      <a:off x="0" y="0"/>
                      <a:ext cx="5538731" cy="2393607"/>
                    </a:xfrm>
                    <a:prstGeom prst="rect">
                      <a:avLst/>
                    </a:prstGeom>
                  </pic:spPr>
                </pic:pic>
              </a:graphicData>
            </a:graphic>
          </wp:inline>
        </w:drawing>
      </w:r>
    </w:p>
    <w:p w14:paraId="0D5C8B36" w14:textId="616A89C9" w:rsidR="00235630" w:rsidRPr="00235630" w:rsidRDefault="00235630" w:rsidP="00235630">
      <w:pPr>
        <w:pStyle w:val="Subtitle"/>
        <w:jc w:val="center"/>
        <w:rPr>
          <w:rFonts w:ascii="Times New Roman" w:hAnsi="Times New Roman" w:cs="Times New Roman"/>
          <w:color w:val="000000" w:themeColor="text1"/>
          <w:sz w:val="24"/>
          <w:szCs w:val="24"/>
        </w:rPr>
      </w:pPr>
      <w:r w:rsidRPr="00235630">
        <w:rPr>
          <w:rFonts w:ascii="Times New Roman" w:hAnsi="Times New Roman" w:cs="Times New Roman"/>
          <w:color w:val="000000" w:themeColor="text1"/>
          <w:sz w:val="24"/>
          <w:szCs w:val="24"/>
        </w:rPr>
        <w:t>Figure 2: Visual of Unnecessary Data</w:t>
      </w:r>
    </w:p>
    <w:p w14:paraId="4F0FFF99" w14:textId="33CD7ECD" w:rsidR="00916E1D" w:rsidRDefault="00916E1D" w:rsidP="006618CD"/>
    <w:p w14:paraId="4E4EDD9D" w14:textId="77777777" w:rsidR="00235630" w:rsidRDefault="00235630" w:rsidP="00235630"/>
    <w:p w14:paraId="76943E37" w14:textId="3B281E09" w:rsidR="00235630" w:rsidRPr="00235630" w:rsidRDefault="00235630" w:rsidP="00235630">
      <w:pPr>
        <w:pStyle w:val="Heading2"/>
        <w:rPr>
          <w:rFonts w:ascii="Times New Roman" w:hAnsi="Times New Roman" w:cs="Times New Roman"/>
          <w:sz w:val="24"/>
          <w:szCs w:val="24"/>
        </w:rPr>
      </w:pPr>
      <w:bookmarkStart w:id="5" w:name="_Toc33811594"/>
      <w:r w:rsidRPr="00235630">
        <w:rPr>
          <w:rFonts w:ascii="Times New Roman" w:hAnsi="Times New Roman" w:cs="Times New Roman"/>
          <w:sz w:val="24"/>
          <w:szCs w:val="24"/>
        </w:rPr>
        <w:t>2.2 Understanding the Data</w:t>
      </w:r>
      <w:bookmarkEnd w:id="5"/>
    </w:p>
    <w:p w14:paraId="0D152613" w14:textId="77777777" w:rsidR="00235630" w:rsidRDefault="00235630" w:rsidP="00235630"/>
    <w:p w14:paraId="4825BB4B" w14:textId="4F34DD7A" w:rsidR="00235630" w:rsidRDefault="00235630" w:rsidP="00235630">
      <w:r>
        <w:t>Furthermore, just as data cleaning is important, it is also very important to understand the dataset in its entirety; that is, all the attributes/columns and rows. Understanding the dataset makes it easier to interpret what each row or column means in order to provide better analysis of the data.</w:t>
      </w:r>
      <w:r>
        <w:t xml:space="preserve"> One of the challenges during the process of understanding what each attribute of the data means is knowing what each attribute measures. The data dictionary of the dataset did not explain in detail the meaning of each attribute or what they measure. For example, one of the columns in the dataset is the “</w:t>
      </w:r>
      <w:proofErr w:type="spellStart"/>
      <w:r>
        <w:t>Data_Value</w:t>
      </w:r>
      <w:proofErr w:type="spellEnd"/>
      <w:r>
        <w:t xml:space="preserve">”; this measures the percentage of </w:t>
      </w:r>
      <w:r w:rsidRPr="00235630">
        <w:t>adults who engage in no leisure-time physical activity</w:t>
      </w:r>
      <w:r>
        <w:t xml:space="preserve"> in relation to race/ethnicity, age, education, income, etc. </w:t>
      </w:r>
      <w:r>
        <w:t xml:space="preserve"> The dataset used for this project was available and ready to use on the CDC website without any special requirement to gain access and use the data. </w:t>
      </w:r>
    </w:p>
    <w:p w14:paraId="3A217C05" w14:textId="319F9878" w:rsidR="00235630" w:rsidRDefault="00235630" w:rsidP="00235630"/>
    <w:p w14:paraId="52A90677" w14:textId="785C2C1E" w:rsidR="00235630" w:rsidRDefault="00235630" w:rsidP="00235630">
      <w:pPr>
        <w:jc w:val="center"/>
      </w:pPr>
      <w:r>
        <w:rPr>
          <w:noProof/>
        </w:rPr>
        <w:drawing>
          <wp:inline distT="0" distB="0" distL="0" distR="0" wp14:anchorId="19BD13EA" wp14:editId="67991255">
            <wp:extent cx="4284324" cy="2648408"/>
            <wp:effectExtent l="0" t="0" r="0" b="635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2-24 at 12.41.57 PM.png"/>
                    <pic:cNvPicPr/>
                  </pic:nvPicPr>
                  <pic:blipFill>
                    <a:blip r:embed="rId8">
                      <a:extLst>
                        <a:ext uri="{28A0092B-C50C-407E-A947-70E740481C1C}">
                          <a14:useLocalDpi xmlns:a14="http://schemas.microsoft.com/office/drawing/2010/main" val="0"/>
                        </a:ext>
                      </a:extLst>
                    </a:blip>
                    <a:stretch>
                      <a:fillRect/>
                    </a:stretch>
                  </pic:blipFill>
                  <pic:spPr>
                    <a:xfrm>
                      <a:off x="0" y="0"/>
                      <a:ext cx="4285806" cy="2649324"/>
                    </a:xfrm>
                    <a:prstGeom prst="rect">
                      <a:avLst/>
                    </a:prstGeom>
                  </pic:spPr>
                </pic:pic>
              </a:graphicData>
            </a:graphic>
          </wp:inline>
        </w:drawing>
      </w:r>
    </w:p>
    <w:p w14:paraId="03157004" w14:textId="15A74CB6" w:rsidR="00235630" w:rsidRDefault="00235630" w:rsidP="00235630">
      <w:pPr>
        <w:pStyle w:val="Subtitle"/>
        <w:jc w:val="center"/>
        <w:rPr>
          <w:rFonts w:ascii="Times New Roman" w:hAnsi="Times New Roman" w:cs="Times New Roman"/>
          <w:color w:val="000000" w:themeColor="text1"/>
          <w:sz w:val="24"/>
          <w:szCs w:val="24"/>
        </w:rPr>
      </w:pPr>
      <w:r w:rsidRPr="00235630">
        <w:rPr>
          <w:rFonts w:ascii="Times New Roman" w:hAnsi="Times New Roman" w:cs="Times New Roman"/>
          <w:color w:val="000000" w:themeColor="text1"/>
          <w:sz w:val="24"/>
          <w:szCs w:val="24"/>
        </w:rPr>
        <w:t>Figure 3: P</w:t>
      </w:r>
      <w:r w:rsidRPr="00235630">
        <w:rPr>
          <w:rFonts w:ascii="Times New Roman" w:hAnsi="Times New Roman" w:cs="Times New Roman"/>
          <w:color w:val="000000" w:themeColor="text1"/>
          <w:sz w:val="24"/>
          <w:szCs w:val="24"/>
        </w:rPr>
        <w:t>ercentage of adults who engage in no leisure-time physical activity</w:t>
      </w:r>
    </w:p>
    <w:p w14:paraId="4E369778" w14:textId="464BF6E2" w:rsidR="00235630" w:rsidRDefault="00484A4D" w:rsidP="00484A4D">
      <w:pPr>
        <w:pStyle w:val="Heading2"/>
        <w:rPr>
          <w:rFonts w:ascii="Times New Roman" w:hAnsi="Times New Roman" w:cs="Times New Roman"/>
          <w:sz w:val="24"/>
          <w:szCs w:val="24"/>
        </w:rPr>
      </w:pPr>
      <w:bookmarkStart w:id="6" w:name="_Toc33811595"/>
      <w:r w:rsidRPr="00484A4D">
        <w:rPr>
          <w:rFonts w:ascii="Times New Roman" w:hAnsi="Times New Roman" w:cs="Times New Roman"/>
          <w:sz w:val="24"/>
          <w:szCs w:val="24"/>
        </w:rPr>
        <w:lastRenderedPageBreak/>
        <w:t xml:space="preserve">2.3 </w:t>
      </w:r>
      <w:r w:rsidR="006535BA">
        <w:rPr>
          <w:rFonts w:ascii="Times New Roman" w:hAnsi="Times New Roman" w:cs="Times New Roman"/>
          <w:sz w:val="24"/>
          <w:szCs w:val="24"/>
        </w:rPr>
        <w:t>R Packages</w:t>
      </w:r>
      <w:bookmarkEnd w:id="6"/>
      <w:r w:rsidR="006535BA">
        <w:rPr>
          <w:rFonts w:ascii="Times New Roman" w:hAnsi="Times New Roman" w:cs="Times New Roman"/>
          <w:sz w:val="24"/>
          <w:szCs w:val="24"/>
        </w:rPr>
        <w:t xml:space="preserve"> </w:t>
      </w:r>
    </w:p>
    <w:p w14:paraId="096FCBCA" w14:textId="20E9C067" w:rsidR="00484A4D" w:rsidRDefault="00484A4D" w:rsidP="00484A4D"/>
    <w:p w14:paraId="423A7C3A" w14:textId="2AF4A0E5" w:rsidR="006535BA" w:rsidRDefault="006535BA" w:rsidP="00484A4D">
      <w:r>
        <w:t>For this project, the “</w:t>
      </w:r>
      <w:proofErr w:type="spellStart"/>
      <w:r>
        <w:t>tidyverse</w:t>
      </w:r>
      <w:proofErr w:type="spellEnd"/>
      <w:r>
        <w:t xml:space="preserve">” was the major package used for data analysis, visualization and exploration. The </w:t>
      </w:r>
      <w:proofErr w:type="spellStart"/>
      <w:r>
        <w:t>tidyverse</w:t>
      </w:r>
      <w:proofErr w:type="spellEnd"/>
      <w:r>
        <w:t xml:space="preserve"> is also made up of some core packages such as: “</w:t>
      </w:r>
      <w:proofErr w:type="spellStart"/>
      <w:r>
        <w:t>dplyr</w:t>
      </w:r>
      <w:proofErr w:type="spellEnd"/>
      <w:r>
        <w:t xml:space="preserve">, </w:t>
      </w:r>
      <w:proofErr w:type="spellStart"/>
      <w:r>
        <w:t>tidyr</w:t>
      </w:r>
      <w:proofErr w:type="spellEnd"/>
      <w:r>
        <w:t xml:space="preserve">, ggplot2, </w:t>
      </w:r>
      <w:proofErr w:type="spellStart"/>
      <w:r>
        <w:t>readr</w:t>
      </w:r>
      <w:proofErr w:type="spellEnd"/>
      <w:r>
        <w:t xml:space="preserve">, </w:t>
      </w:r>
      <w:proofErr w:type="spellStart"/>
      <w:r>
        <w:t>stringr</w:t>
      </w:r>
      <w:proofErr w:type="spellEnd"/>
      <w:r>
        <w:t xml:space="preserve">, </w:t>
      </w:r>
      <w:proofErr w:type="spellStart"/>
      <w:r>
        <w:t>tibble</w:t>
      </w:r>
      <w:proofErr w:type="spellEnd"/>
      <w:r>
        <w:t>, etc.” these packages have various important functions. “</w:t>
      </w:r>
      <w:proofErr w:type="spellStart"/>
      <w:r>
        <w:t>d</w:t>
      </w:r>
      <w:r w:rsidRPr="006535BA">
        <w:t>plyr</w:t>
      </w:r>
      <w:proofErr w:type="spellEnd"/>
      <w:r w:rsidRPr="006535BA">
        <w:t xml:space="preserve"> provides a grammar of data manipulation, providing a consistent set of verbs that solve the most common data manipulation challenges</w:t>
      </w:r>
      <w:r>
        <w:t xml:space="preserve">. </w:t>
      </w:r>
      <w:proofErr w:type="spellStart"/>
      <w:r>
        <w:t>t</w:t>
      </w:r>
      <w:r w:rsidRPr="006535BA">
        <w:t>idyr</w:t>
      </w:r>
      <w:proofErr w:type="spellEnd"/>
      <w:r w:rsidRPr="006535BA">
        <w:t xml:space="preserve"> provides a set of functions that help</w:t>
      </w:r>
      <w:r>
        <w:t>s produce</w:t>
      </w:r>
      <w:r w:rsidRPr="006535BA">
        <w:t xml:space="preserve"> tidy data. Tidy data is data with a consistent form: in brief, every variable goes in a column, and every column is a variable</w:t>
      </w:r>
      <w:r>
        <w:t xml:space="preserve">. </w:t>
      </w:r>
      <w:r w:rsidRPr="006535BA">
        <w:t>ggplot2 is a system for declaratively creating graphics, based on The Grammar of Graphics</w:t>
      </w:r>
      <w:r>
        <w:t xml:space="preserve">. </w:t>
      </w:r>
      <w:proofErr w:type="spellStart"/>
      <w:r w:rsidRPr="006535BA">
        <w:t>readr</w:t>
      </w:r>
      <w:proofErr w:type="spellEnd"/>
      <w:r w:rsidRPr="006535BA">
        <w:t xml:space="preserve"> provides a fast and friendly way to read rectangular data (like csv, </w:t>
      </w:r>
      <w:proofErr w:type="spellStart"/>
      <w:r w:rsidRPr="006535BA">
        <w:t>tsv</w:t>
      </w:r>
      <w:proofErr w:type="spellEnd"/>
      <w:r w:rsidRPr="006535BA">
        <w:t xml:space="preserve">, </w:t>
      </w:r>
      <w:proofErr w:type="spellStart"/>
      <w:r w:rsidRPr="006535BA">
        <w:t>fwf</w:t>
      </w:r>
      <w:proofErr w:type="spellEnd"/>
      <w:r>
        <w:t>, etc.</w:t>
      </w:r>
      <w:r w:rsidRPr="006535BA">
        <w:t>)</w:t>
      </w:r>
      <w:r>
        <w:t xml:space="preserve">” </w:t>
      </w:r>
      <w:r>
        <w:fldChar w:fldCharType="begin"/>
      </w:r>
      <w:r>
        <w:instrText xml:space="preserve"> ADDIN ZOTERO_ITEM CSL_CITATION {"citationID":"XmRAYjkz","properties":{"formattedCitation":"({\\i{}Tidyverse}, n.d.)","plainCitation":"(Tidyverse, n.d.)","noteIndex":0},"citationItems":[{"id":104,"uris":["http://zotero.org/users/6135086/items/RJHKX4X8"],"uri":["http://zotero.org/users/6135086/items/RJHKX4X8"],"itemData":{"id":104,"type":"webpage","abstract":"The tidyverse is an integrated collection of R packages designed to make data science fast, fluid, and fun.","language":"en-us","title":"Tidyverse","URL":"https://www.tidyverse.org/packages/","accessed":{"date-parts":[["2020",2,24]]}}}],"schema":"https://github.com/citation-style-language/schema/raw/master/csl-citation.json"} </w:instrText>
      </w:r>
      <w:r>
        <w:fldChar w:fldCharType="separate"/>
      </w:r>
      <w:r w:rsidRPr="006535BA">
        <w:t>(</w:t>
      </w:r>
      <w:proofErr w:type="spellStart"/>
      <w:r w:rsidRPr="006535BA">
        <w:rPr>
          <w:i/>
          <w:iCs/>
        </w:rPr>
        <w:t>Tidyverse</w:t>
      </w:r>
      <w:proofErr w:type="spellEnd"/>
      <w:r w:rsidRPr="006535BA">
        <w:t>, n.d.)</w:t>
      </w:r>
      <w:r>
        <w:fldChar w:fldCharType="end"/>
      </w:r>
      <w:r>
        <w:t>. For example, the dataset from the CDC is an excel file that needs to be read into R using the “</w:t>
      </w:r>
      <w:proofErr w:type="spellStart"/>
      <w:r>
        <w:t>read_excel</w:t>
      </w:r>
      <w:proofErr w:type="spellEnd"/>
      <w:r>
        <w:t xml:space="preserve">” function which is included in the </w:t>
      </w:r>
      <w:proofErr w:type="spellStart"/>
      <w:r>
        <w:t>readr</w:t>
      </w:r>
      <w:proofErr w:type="spellEnd"/>
      <w:r>
        <w:t xml:space="preserve"> package. </w:t>
      </w:r>
    </w:p>
    <w:p w14:paraId="6131F9D3" w14:textId="554A0ED5" w:rsidR="006535BA" w:rsidRDefault="006535BA" w:rsidP="00484A4D"/>
    <w:p w14:paraId="1527F2E6" w14:textId="4D9937E0" w:rsidR="006535BA" w:rsidRDefault="006535BA" w:rsidP="006535BA">
      <w:pPr>
        <w:jc w:val="center"/>
      </w:pPr>
      <w:r>
        <w:rPr>
          <w:noProof/>
        </w:rPr>
        <w:drawing>
          <wp:inline distT="0" distB="0" distL="0" distR="0" wp14:anchorId="449343C5" wp14:editId="6080F08D">
            <wp:extent cx="4530904" cy="3008015"/>
            <wp:effectExtent l="0" t="0" r="3175" b="190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2-24 at 10.24.45 PM.png"/>
                    <pic:cNvPicPr/>
                  </pic:nvPicPr>
                  <pic:blipFill>
                    <a:blip r:embed="rId9">
                      <a:extLst>
                        <a:ext uri="{28A0092B-C50C-407E-A947-70E740481C1C}">
                          <a14:useLocalDpi xmlns:a14="http://schemas.microsoft.com/office/drawing/2010/main" val="0"/>
                        </a:ext>
                      </a:extLst>
                    </a:blip>
                    <a:stretch>
                      <a:fillRect/>
                    </a:stretch>
                  </pic:blipFill>
                  <pic:spPr>
                    <a:xfrm>
                      <a:off x="0" y="0"/>
                      <a:ext cx="4531480" cy="3008397"/>
                    </a:xfrm>
                    <a:prstGeom prst="rect">
                      <a:avLst/>
                    </a:prstGeom>
                  </pic:spPr>
                </pic:pic>
              </a:graphicData>
            </a:graphic>
          </wp:inline>
        </w:drawing>
      </w:r>
    </w:p>
    <w:p w14:paraId="28D8C189" w14:textId="6EA8840F" w:rsidR="006535BA" w:rsidRDefault="006535BA" w:rsidP="006535BA">
      <w:pPr>
        <w:pStyle w:val="Subtitle"/>
        <w:jc w:val="center"/>
        <w:rPr>
          <w:rFonts w:ascii="Times New Roman" w:hAnsi="Times New Roman" w:cs="Times New Roman"/>
          <w:color w:val="000000" w:themeColor="text1"/>
          <w:sz w:val="24"/>
          <w:szCs w:val="24"/>
        </w:rPr>
      </w:pPr>
      <w:r w:rsidRPr="00235630">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4</w:t>
      </w:r>
      <w:r w:rsidRPr="0023563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proofErr w:type="spellStart"/>
      <w:r>
        <w:rPr>
          <w:rFonts w:ascii="Times New Roman" w:hAnsi="Times New Roman" w:cs="Times New Roman"/>
          <w:color w:val="000000" w:themeColor="text1"/>
          <w:sz w:val="24"/>
          <w:szCs w:val="24"/>
        </w:rPr>
        <w:t>read_excel</w:t>
      </w:r>
      <w:proofErr w:type="spellEnd"/>
      <w:r>
        <w:rPr>
          <w:rFonts w:ascii="Times New Roman" w:hAnsi="Times New Roman" w:cs="Times New Roman"/>
          <w:color w:val="000000" w:themeColor="text1"/>
          <w:sz w:val="24"/>
          <w:szCs w:val="24"/>
        </w:rPr>
        <w:t>’ function in R</w:t>
      </w:r>
    </w:p>
    <w:p w14:paraId="0A016060" w14:textId="77777777" w:rsidR="006535BA" w:rsidRDefault="006535BA" w:rsidP="006535BA">
      <w:pPr>
        <w:pStyle w:val="Subtitle"/>
        <w:jc w:val="center"/>
      </w:pPr>
    </w:p>
    <w:p w14:paraId="5FD5F3CA" w14:textId="6E6A3B6B" w:rsidR="006535BA" w:rsidRPr="006535BA" w:rsidRDefault="006535BA" w:rsidP="006535BA">
      <w:pPr>
        <w:pStyle w:val="Heading2"/>
        <w:rPr>
          <w:rFonts w:ascii="Times New Roman" w:hAnsi="Times New Roman" w:cs="Times New Roman"/>
          <w:sz w:val="24"/>
          <w:szCs w:val="24"/>
        </w:rPr>
      </w:pPr>
      <w:bookmarkStart w:id="7" w:name="_Toc33811596"/>
      <w:r w:rsidRPr="006535BA">
        <w:rPr>
          <w:rFonts w:ascii="Times New Roman" w:hAnsi="Times New Roman" w:cs="Times New Roman"/>
          <w:sz w:val="24"/>
          <w:szCs w:val="24"/>
        </w:rPr>
        <w:t xml:space="preserve">2.4 </w:t>
      </w:r>
      <w:r w:rsidRPr="006535BA">
        <w:rPr>
          <w:rFonts w:ascii="Times New Roman" w:hAnsi="Times New Roman" w:cs="Times New Roman"/>
          <w:sz w:val="24"/>
          <w:szCs w:val="24"/>
        </w:rPr>
        <w:t>Data Visualization using R</w:t>
      </w:r>
      <w:bookmarkEnd w:id="7"/>
    </w:p>
    <w:p w14:paraId="7C7675AC" w14:textId="77777777" w:rsidR="006535BA" w:rsidRDefault="006535BA" w:rsidP="00484A4D"/>
    <w:p w14:paraId="490CC10A" w14:textId="112B391B" w:rsidR="00484A4D" w:rsidRDefault="00484A4D" w:rsidP="00484A4D">
      <w:pPr>
        <w:rPr>
          <w:color w:val="000000" w:themeColor="text1"/>
        </w:rPr>
      </w:pPr>
      <w:r>
        <w:t>In the process of understanding what the “</w:t>
      </w:r>
      <w:proofErr w:type="spellStart"/>
      <w:r>
        <w:t>Data_Value</w:t>
      </w:r>
      <w:proofErr w:type="spellEnd"/>
      <w:r>
        <w:t>” measures, it is important to note that the dataset comprises of various questions that compliment what was being measured when the data was collected. For example, some of the questions posed include: what p</w:t>
      </w:r>
      <w:r w:rsidRPr="00484A4D">
        <w:t>ercent</w:t>
      </w:r>
      <w:r>
        <w:t>age</w:t>
      </w:r>
      <w:r w:rsidRPr="00484A4D">
        <w:t xml:space="preserve"> of adults engage in muscle-strengthening activities on 2 or more days a week</w:t>
      </w:r>
      <w:r>
        <w:t>? What p</w:t>
      </w:r>
      <w:r w:rsidRPr="00484A4D">
        <w:t>ercent</w:t>
      </w:r>
      <w:r>
        <w:t>age</w:t>
      </w:r>
      <w:r w:rsidRPr="00484A4D">
        <w:t xml:space="preserve"> of adults achieve at least 150 minutes a week of moderate-intensity aerobic physical activity or 75 minutes a week of vigorous-intensity aerobic activity (or an equivalent combination)</w:t>
      </w:r>
      <w:r>
        <w:t>? What p</w:t>
      </w:r>
      <w:r w:rsidRPr="00235630">
        <w:rPr>
          <w:color w:val="000000" w:themeColor="text1"/>
        </w:rPr>
        <w:t>ercentage of adults engage in no leisure-time physical activity</w:t>
      </w:r>
      <w:r>
        <w:rPr>
          <w:color w:val="000000" w:themeColor="text1"/>
        </w:rPr>
        <w:t>? In order to effectively answer some of these questions, the following code was used in R to show the percentage of adults who engage in no leisure-time physical activity based on race/ethnicity.</w:t>
      </w:r>
    </w:p>
    <w:p w14:paraId="59587856" w14:textId="320D59F4" w:rsidR="00484A4D" w:rsidRDefault="00484A4D" w:rsidP="00484A4D">
      <w:pPr>
        <w:rPr>
          <w:color w:val="000000" w:themeColor="text1"/>
        </w:rPr>
      </w:pPr>
    </w:p>
    <w:p w14:paraId="4540AFE5" w14:textId="12DA867F" w:rsidR="00484A4D" w:rsidRDefault="00484A4D" w:rsidP="00484A4D">
      <w:pPr>
        <w:jc w:val="center"/>
        <w:rPr>
          <w:color w:val="000000" w:themeColor="text1"/>
        </w:rPr>
      </w:pPr>
      <w:r>
        <w:rPr>
          <w:noProof/>
          <w:color w:val="000000" w:themeColor="text1"/>
        </w:rPr>
        <w:lastRenderedPageBreak/>
        <w:drawing>
          <wp:inline distT="0" distB="0" distL="0" distR="0" wp14:anchorId="2E68E6D4" wp14:editId="6140ED3F">
            <wp:extent cx="4869951" cy="3198767"/>
            <wp:effectExtent l="0" t="0" r="0" b="190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2-24 at 2.40.17 PM.png"/>
                    <pic:cNvPicPr/>
                  </pic:nvPicPr>
                  <pic:blipFill>
                    <a:blip r:embed="rId10">
                      <a:extLst>
                        <a:ext uri="{28A0092B-C50C-407E-A947-70E740481C1C}">
                          <a14:useLocalDpi xmlns:a14="http://schemas.microsoft.com/office/drawing/2010/main" val="0"/>
                        </a:ext>
                      </a:extLst>
                    </a:blip>
                    <a:stretch>
                      <a:fillRect/>
                    </a:stretch>
                  </pic:blipFill>
                  <pic:spPr>
                    <a:xfrm>
                      <a:off x="0" y="0"/>
                      <a:ext cx="4872518" cy="3200453"/>
                    </a:xfrm>
                    <a:prstGeom prst="rect">
                      <a:avLst/>
                    </a:prstGeom>
                  </pic:spPr>
                </pic:pic>
              </a:graphicData>
            </a:graphic>
          </wp:inline>
        </w:drawing>
      </w:r>
    </w:p>
    <w:p w14:paraId="7E0A2E0E" w14:textId="31E17E3D" w:rsidR="00484A4D" w:rsidRDefault="00484A4D" w:rsidP="00484A4D">
      <w:pPr>
        <w:pStyle w:val="Subtitle"/>
        <w:jc w:val="center"/>
        <w:rPr>
          <w:rFonts w:ascii="Times New Roman" w:hAnsi="Times New Roman" w:cs="Times New Roman"/>
          <w:color w:val="000000" w:themeColor="text1"/>
          <w:sz w:val="24"/>
          <w:szCs w:val="24"/>
        </w:rPr>
      </w:pPr>
      <w:r w:rsidRPr="00235630">
        <w:rPr>
          <w:rFonts w:ascii="Times New Roman" w:hAnsi="Times New Roman" w:cs="Times New Roman"/>
          <w:color w:val="000000" w:themeColor="text1"/>
          <w:sz w:val="24"/>
          <w:szCs w:val="24"/>
        </w:rPr>
        <w:t xml:space="preserve">Figure </w:t>
      </w:r>
      <w:r w:rsidR="006535BA">
        <w:rPr>
          <w:rFonts w:ascii="Times New Roman" w:hAnsi="Times New Roman" w:cs="Times New Roman"/>
          <w:color w:val="000000" w:themeColor="text1"/>
          <w:sz w:val="24"/>
          <w:szCs w:val="24"/>
        </w:rPr>
        <w:t>5</w:t>
      </w:r>
      <w:r w:rsidRPr="00235630">
        <w:rPr>
          <w:rFonts w:ascii="Times New Roman" w:hAnsi="Times New Roman" w:cs="Times New Roman"/>
          <w:color w:val="000000" w:themeColor="text1"/>
          <w:sz w:val="24"/>
          <w:szCs w:val="24"/>
        </w:rPr>
        <w:t>: Percentage of adults who engage in no leisure-time physical activity</w:t>
      </w:r>
    </w:p>
    <w:p w14:paraId="64666C3C" w14:textId="77777777" w:rsidR="00484A4D" w:rsidRPr="00484A4D" w:rsidRDefault="00484A4D" w:rsidP="00484A4D">
      <w:pPr>
        <w:pStyle w:val="Subtitle"/>
        <w:jc w:val="center"/>
      </w:pPr>
    </w:p>
    <w:p w14:paraId="71F09C71" w14:textId="36AE95DC" w:rsidR="00484A4D" w:rsidRDefault="00484A4D" w:rsidP="00484A4D"/>
    <w:p w14:paraId="09674B0B" w14:textId="78ACD75B" w:rsidR="00235630" w:rsidRDefault="006535BA" w:rsidP="00B7289C">
      <w:pPr>
        <w:pStyle w:val="Heading3"/>
        <w:rPr>
          <w:rFonts w:ascii="Times New Roman" w:hAnsi="Times New Roman" w:cs="Times New Roman"/>
        </w:rPr>
      </w:pPr>
      <w:bookmarkStart w:id="8" w:name="_Toc33811597"/>
      <w:r w:rsidRPr="00B7289C">
        <w:rPr>
          <w:rFonts w:ascii="Times New Roman" w:hAnsi="Times New Roman" w:cs="Times New Roman"/>
        </w:rPr>
        <w:t>2.</w:t>
      </w:r>
      <w:r w:rsidR="00B7289C" w:rsidRPr="00B7289C">
        <w:rPr>
          <w:rFonts w:ascii="Times New Roman" w:hAnsi="Times New Roman" w:cs="Times New Roman"/>
        </w:rPr>
        <w:t xml:space="preserve">4.1 </w:t>
      </w:r>
      <w:r w:rsidR="00B7289C" w:rsidRPr="00B7289C">
        <w:rPr>
          <w:rFonts w:ascii="Times New Roman" w:hAnsi="Times New Roman" w:cs="Times New Roman"/>
        </w:rPr>
        <w:t>Data Visualization using R</w:t>
      </w:r>
      <w:bookmarkEnd w:id="8"/>
    </w:p>
    <w:p w14:paraId="19CEB858" w14:textId="2A82CC3B" w:rsidR="00B7289C" w:rsidRDefault="00B7289C" w:rsidP="00B7289C"/>
    <w:p w14:paraId="4E8BADE8" w14:textId="77777777" w:rsidR="0094341E" w:rsidRDefault="00795B47" w:rsidP="0094341E">
      <w:r>
        <w:t xml:space="preserve">In addition to the above </w:t>
      </w:r>
      <w:r w:rsidR="005E1936">
        <w:t xml:space="preserve">code that showed a list of the percentage of adults who engage in no leisure-time activities in relation to race/ethnicity. </w:t>
      </w:r>
      <w:r w:rsidR="00E923EC">
        <w:t>In order to show a better visual of the results of the codes tested as well as the relationship between the attributes of the dataset</w:t>
      </w:r>
      <w:r w:rsidR="00650CC3">
        <w:t>, creating a boxplot proved to be very useful. For example, the boxplot below, displays a clear depiction of the relationship between</w:t>
      </w:r>
      <w:r w:rsidR="00FE268C">
        <w:t xml:space="preserve"> </w:t>
      </w:r>
      <w:r w:rsidR="00FE268C">
        <w:t>the percentage of adults</w:t>
      </w:r>
      <w:r w:rsidR="00FE268C">
        <w:t xml:space="preserve"> (male or female)</w:t>
      </w:r>
      <w:r w:rsidR="00FE268C">
        <w:t xml:space="preserve"> who engage in no leisure-time activities</w:t>
      </w:r>
      <w:r w:rsidR="00FE268C">
        <w:t xml:space="preserve"> based on their levels of education. </w:t>
      </w:r>
      <w:r w:rsidR="008C77B2">
        <w:t>This code was used to produce the boxplot</w:t>
      </w:r>
      <w:r w:rsidR="0094341E">
        <w:t xml:space="preserve">: </w:t>
      </w:r>
    </w:p>
    <w:p w14:paraId="6CBC74D5" w14:textId="77777777" w:rsidR="0094341E" w:rsidRDefault="0094341E" w:rsidP="0094341E"/>
    <w:p w14:paraId="4E64262A" w14:textId="5F9B87FA" w:rsidR="0094341E" w:rsidRPr="0094341E" w:rsidRDefault="0094341E" w:rsidP="0094341E">
      <w:pPr>
        <w:ind w:left="720" w:hanging="720"/>
        <w:rPr>
          <w:b/>
          <w:bCs/>
        </w:rPr>
      </w:pPr>
      <w:proofErr w:type="spellStart"/>
      <w:proofErr w:type="gramStart"/>
      <w:r w:rsidRPr="0094341E">
        <w:rPr>
          <w:b/>
          <w:bCs/>
        </w:rPr>
        <w:t>ggplot</w:t>
      </w:r>
      <w:proofErr w:type="spellEnd"/>
      <w:r w:rsidRPr="0094341E">
        <w:rPr>
          <w:b/>
          <w:bCs/>
        </w:rPr>
        <w:t>(</w:t>
      </w:r>
      <w:proofErr w:type="gramEnd"/>
      <w:r w:rsidRPr="0094341E">
        <w:rPr>
          <w:b/>
          <w:bCs/>
        </w:rPr>
        <w:t xml:space="preserve">data = CAP_5320_MIDTERM_PROJECT, </w:t>
      </w:r>
      <w:proofErr w:type="spellStart"/>
      <w:r w:rsidRPr="0094341E">
        <w:rPr>
          <w:b/>
          <w:bCs/>
        </w:rPr>
        <w:t>aes</w:t>
      </w:r>
      <w:proofErr w:type="spellEnd"/>
      <w:r w:rsidRPr="0094341E">
        <w:rPr>
          <w:b/>
          <w:bCs/>
        </w:rPr>
        <w:t xml:space="preserve">(x = Gender, y = </w:t>
      </w:r>
      <w:proofErr w:type="spellStart"/>
      <w:r w:rsidRPr="0094341E">
        <w:rPr>
          <w:b/>
          <w:bCs/>
        </w:rPr>
        <w:t>Data_Value</w:t>
      </w:r>
      <w:proofErr w:type="spellEnd"/>
      <w:r w:rsidRPr="0094341E">
        <w:rPr>
          <w:b/>
          <w:bCs/>
        </w:rPr>
        <w:t>, color = Education)) +</w:t>
      </w:r>
    </w:p>
    <w:p w14:paraId="7318EBE7" w14:textId="77777777" w:rsidR="0094341E" w:rsidRPr="0094341E" w:rsidRDefault="0094341E" w:rsidP="0094341E">
      <w:pPr>
        <w:rPr>
          <w:b/>
          <w:bCs/>
        </w:rPr>
      </w:pPr>
      <w:r w:rsidRPr="0094341E">
        <w:rPr>
          <w:b/>
          <w:bCs/>
        </w:rPr>
        <w:t xml:space="preserve">  </w:t>
      </w:r>
      <w:proofErr w:type="spellStart"/>
      <w:r w:rsidRPr="0094341E">
        <w:rPr>
          <w:b/>
          <w:bCs/>
        </w:rPr>
        <w:t>geom_</w:t>
      </w:r>
      <w:proofErr w:type="gramStart"/>
      <w:r w:rsidRPr="0094341E">
        <w:rPr>
          <w:b/>
          <w:bCs/>
        </w:rPr>
        <w:t>boxplot</w:t>
      </w:r>
      <w:proofErr w:type="spellEnd"/>
      <w:r w:rsidRPr="0094341E">
        <w:rPr>
          <w:b/>
          <w:bCs/>
        </w:rPr>
        <w:t>(</w:t>
      </w:r>
      <w:proofErr w:type="gramEnd"/>
      <w:r w:rsidRPr="0094341E">
        <w:rPr>
          <w:b/>
          <w:bCs/>
        </w:rPr>
        <w:t>) +</w:t>
      </w:r>
    </w:p>
    <w:p w14:paraId="76E1B91D" w14:textId="132227C8" w:rsidR="00B7289C" w:rsidRDefault="0094341E" w:rsidP="0094341E">
      <w:pPr>
        <w:ind w:left="720" w:hanging="720"/>
        <w:rPr>
          <w:b/>
          <w:bCs/>
        </w:rPr>
      </w:pPr>
      <w:r w:rsidRPr="0094341E">
        <w:rPr>
          <w:b/>
          <w:bCs/>
        </w:rPr>
        <w:t xml:space="preserve">  </w:t>
      </w:r>
      <w:proofErr w:type="gramStart"/>
      <w:r w:rsidRPr="0094341E">
        <w:rPr>
          <w:b/>
          <w:bCs/>
        </w:rPr>
        <w:t>labs(</w:t>
      </w:r>
      <w:proofErr w:type="gramEnd"/>
      <w:r w:rsidRPr="0094341E">
        <w:rPr>
          <w:b/>
          <w:bCs/>
        </w:rPr>
        <w:t>title = "Percent of adults who engage in no leisure-time physical activity")</w:t>
      </w:r>
    </w:p>
    <w:p w14:paraId="205CEBD1" w14:textId="27CF7856" w:rsidR="0094341E" w:rsidRDefault="0094341E" w:rsidP="0094341E">
      <w:pPr>
        <w:ind w:left="720" w:hanging="720"/>
        <w:rPr>
          <w:b/>
          <w:bCs/>
        </w:rPr>
      </w:pPr>
    </w:p>
    <w:p w14:paraId="5D4832B0" w14:textId="20FEE5E2" w:rsidR="0094341E" w:rsidRDefault="0094341E" w:rsidP="0094341E">
      <w:pPr>
        <w:ind w:left="720" w:hanging="720"/>
        <w:jc w:val="center"/>
        <w:rPr>
          <w:b/>
          <w:bCs/>
        </w:rPr>
      </w:pPr>
      <w:r w:rsidRPr="0094341E">
        <w:rPr>
          <w:b/>
          <w:bCs/>
        </w:rPr>
        <w:lastRenderedPageBreak/>
        <w:drawing>
          <wp:inline distT="0" distB="0" distL="0" distR="0" wp14:anchorId="0683B9B8" wp14:editId="30F42367">
            <wp:extent cx="4767209" cy="2943345"/>
            <wp:effectExtent l="0" t="0" r="0" b="3175"/>
            <wp:docPr id="6" name="Picture 4" descr="A screenshot of a cell phone&#10;&#10;Description automatically generated">
              <a:extLst xmlns:a="http://schemas.openxmlformats.org/drawingml/2006/main">
                <a:ext uri="{FF2B5EF4-FFF2-40B4-BE49-F238E27FC236}">
                  <a16:creationId xmlns:a16="http://schemas.microsoft.com/office/drawing/2014/main" id="{AD03DC30-B4EF-C44D-9FB4-55D957C892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AD03DC30-B4EF-C44D-9FB4-55D957C8928C}"/>
                        </a:ext>
                      </a:extLst>
                    </pic:cNvPr>
                    <pic:cNvPicPr>
                      <a:picLocks noChangeAspect="1"/>
                    </pic:cNvPicPr>
                  </pic:nvPicPr>
                  <pic:blipFill>
                    <a:blip r:embed="rId11"/>
                    <a:stretch>
                      <a:fillRect/>
                    </a:stretch>
                  </pic:blipFill>
                  <pic:spPr>
                    <a:xfrm>
                      <a:off x="0" y="0"/>
                      <a:ext cx="4768667" cy="2944245"/>
                    </a:xfrm>
                    <a:prstGeom prst="rect">
                      <a:avLst/>
                    </a:prstGeom>
                  </pic:spPr>
                </pic:pic>
              </a:graphicData>
            </a:graphic>
          </wp:inline>
        </w:drawing>
      </w:r>
    </w:p>
    <w:p w14:paraId="3443A7BF" w14:textId="3967D19D" w:rsidR="0094341E" w:rsidRDefault="0094341E" w:rsidP="0094341E">
      <w:pPr>
        <w:pStyle w:val="Subtitle"/>
        <w:jc w:val="center"/>
        <w:rPr>
          <w:rFonts w:ascii="Times New Roman" w:hAnsi="Times New Roman" w:cs="Times New Roman"/>
          <w:color w:val="000000" w:themeColor="text1"/>
          <w:sz w:val="24"/>
          <w:szCs w:val="24"/>
        </w:rPr>
      </w:pPr>
      <w:r w:rsidRPr="00235630">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6</w:t>
      </w:r>
      <w:r w:rsidRPr="00235630">
        <w:rPr>
          <w:rFonts w:ascii="Times New Roman" w:hAnsi="Times New Roman" w:cs="Times New Roman"/>
          <w:color w:val="000000" w:themeColor="text1"/>
          <w:sz w:val="24"/>
          <w:szCs w:val="24"/>
        </w:rPr>
        <w:t xml:space="preserve">: </w:t>
      </w:r>
      <w:r w:rsidR="001C380F">
        <w:rPr>
          <w:rFonts w:ascii="Times New Roman" w:hAnsi="Times New Roman" w:cs="Times New Roman"/>
          <w:color w:val="000000" w:themeColor="text1"/>
          <w:sz w:val="24"/>
          <w:szCs w:val="24"/>
        </w:rPr>
        <w:t>Comparing gender and educational levels</w:t>
      </w:r>
    </w:p>
    <w:p w14:paraId="5EE1584A" w14:textId="0604EA13" w:rsidR="001C380F" w:rsidRDefault="001C380F" w:rsidP="001C380F"/>
    <w:p w14:paraId="12BF729C" w14:textId="77777777" w:rsidR="001C380F" w:rsidRDefault="001C380F" w:rsidP="001C380F"/>
    <w:p w14:paraId="0594908E" w14:textId="559C7814" w:rsidR="001C380F" w:rsidRDefault="001C380F" w:rsidP="001C380F">
      <w:pPr>
        <w:pStyle w:val="Heading1"/>
        <w:rPr>
          <w:rFonts w:ascii="Times New Roman" w:hAnsi="Times New Roman" w:cs="Times New Roman"/>
        </w:rPr>
      </w:pPr>
      <w:bookmarkStart w:id="9" w:name="_Toc33811598"/>
      <w:r w:rsidRPr="001C380F">
        <w:rPr>
          <w:rFonts w:ascii="Times New Roman" w:hAnsi="Times New Roman" w:cs="Times New Roman"/>
        </w:rPr>
        <w:t>2.5 CONCLUSION/FUTURE WORK</w:t>
      </w:r>
      <w:bookmarkEnd w:id="9"/>
    </w:p>
    <w:p w14:paraId="6EB773F3" w14:textId="0EE82592" w:rsidR="001C380F" w:rsidRDefault="001C380F" w:rsidP="001C380F"/>
    <w:p w14:paraId="7AF601EA" w14:textId="4468A5DA" w:rsidR="001C380F" w:rsidRDefault="001C380F" w:rsidP="001C380F">
      <w:r>
        <w:t xml:space="preserve">To this end, </w:t>
      </w:r>
      <w:r w:rsidR="004A2917" w:rsidRPr="004A2917">
        <w:t>social determinants of health are</w:t>
      </w:r>
      <w:r w:rsidR="004A2917">
        <w:t xml:space="preserve"> basically</w:t>
      </w:r>
      <w:r w:rsidR="004A2917" w:rsidRPr="004A2917">
        <w:t xml:space="preserve"> the economic and social conditions that influence individual and group differences in health status</w:t>
      </w:r>
      <w:r w:rsidR="004A2917">
        <w:t xml:space="preserve">. </w:t>
      </w:r>
      <w:r w:rsidR="0004606A">
        <w:t>It is imperative to u</w:t>
      </w:r>
      <w:r w:rsidR="004A2917">
        <w:t xml:space="preserve">nderstand the importance of physical activity </w:t>
      </w:r>
      <w:r w:rsidR="0004606A">
        <w:t>in that helps prevent chronic diseases like cardiovascular diseases and diabetes. Conversely, the goal of focusing on physical activity is to help reduce the cost of healthcare in general and promote a healthier lifestyle. The future work proposed for this project is to simply limit the age group to young adults (18-44 years).</w:t>
      </w:r>
      <w:r w:rsidR="005F729C">
        <w:t xml:space="preserve"> </w:t>
      </w:r>
      <w:r w:rsidR="00D26236">
        <w:t>As stated earlier, this will help p</w:t>
      </w:r>
      <w:r w:rsidR="000838EB">
        <w:t xml:space="preserve">revent/control the prevalence of chronic diseases in the future and reduce healthcare costs. </w:t>
      </w:r>
    </w:p>
    <w:p w14:paraId="2F52BA0E" w14:textId="13B878F1" w:rsidR="0068649F" w:rsidRDefault="0068649F" w:rsidP="001C380F"/>
    <w:p w14:paraId="27045E77" w14:textId="6DA8B573" w:rsidR="0068649F" w:rsidRDefault="0068649F" w:rsidP="001C380F"/>
    <w:p w14:paraId="7C45DBC8" w14:textId="1F0D9426" w:rsidR="0068649F" w:rsidRDefault="0068649F" w:rsidP="001C380F"/>
    <w:p w14:paraId="66F93F75" w14:textId="03045A8D" w:rsidR="0068649F" w:rsidRDefault="0068649F" w:rsidP="001C380F"/>
    <w:p w14:paraId="59128E0A" w14:textId="37E00607" w:rsidR="0068649F" w:rsidRDefault="0068649F" w:rsidP="001C380F"/>
    <w:p w14:paraId="285416B5" w14:textId="3CF7E144" w:rsidR="0068649F" w:rsidRDefault="0068649F" w:rsidP="001C380F"/>
    <w:p w14:paraId="0C89BA6F" w14:textId="1AC1E7CD" w:rsidR="0068649F" w:rsidRDefault="0068649F" w:rsidP="001C380F"/>
    <w:p w14:paraId="1BE67526" w14:textId="7328E5D4" w:rsidR="0068649F" w:rsidRDefault="0068649F" w:rsidP="001C380F"/>
    <w:p w14:paraId="0305EA9C" w14:textId="15060810" w:rsidR="0068649F" w:rsidRDefault="0068649F" w:rsidP="001C380F"/>
    <w:p w14:paraId="237019CB" w14:textId="1E9A5245" w:rsidR="0068649F" w:rsidRDefault="0068649F" w:rsidP="001C380F"/>
    <w:p w14:paraId="2152EC85" w14:textId="054880CA" w:rsidR="0068649F" w:rsidRDefault="0068649F" w:rsidP="001C380F"/>
    <w:p w14:paraId="49816A06" w14:textId="04CD3B34" w:rsidR="0068649F" w:rsidRDefault="0068649F" w:rsidP="001C380F"/>
    <w:p w14:paraId="5064F742" w14:textId="4C6E6FC0" w:rsidR="0068649F" w:rsidRDefault="0068649F" w:rsidP="001C380F"/>
    <w:p w14:paraId="43C1EB3F" w14:textId="016AA935" w:rsidR="0068649F" w:rsidRDefault="0068649F" w:rsidP="001C380F"/>
    <w:p w14:paraId="73E9F725" w14:textId="71BB3CAD" w:rsidR="0068649F" w:rsidRDefault="0068649F" w:rsidP="001C380F"/>
    <w:p w14:paraId="73BE6CE3" w14:textId="6D22D074" w:rsidR="0068649F" w:rsidRDefault="0068649F" w:rsidP="001C380F">
      <w:bookmarkStart w:id="10" w:name="_GoBack"/>
      <w:bookmarkEnd w:id="10"/>
    </w:p>
    <w:p w14:paraId="6BA3E12F" w14:textId="1CCCCBCB" w:rsidR="0068649F" w:rsidRDefault="0068649F" w:rsidP="0068649F">
      <w:pPr>
        <w:jc w:val="center"/>
      </w:pPr>
      <w:r>
        <w:lastRenderedPageBreak/>
        <w:t>References</w:t>
      </w:r>
    </w:p>
    <w:p w14:paraId="77B2F778" w14:textId="77777777" w:rsidR="0068649F" w:rsidRDefault="0068649F" w:rsidP="0068649F">
      <w:pPr>
        <w:jc w:val="center"/>
      </w:pPr>
    </w:p>
    <w:p w14:paraId="0DBF8E0F" w14:textId="77777777" w:rsidR="0068649F" w:rsidRPr="0068649F" w:rsidRDefault="0068649F" w:rsidP="0068649F">
      <w:pPr>
        <w:pStyle w:val="Bibliography"/>
      </w:pPr>
      <w:r>
        <w:fldChar w:fldCharType="begin"/>
      </w:r>
      <w:r>
        <w:instrText xml:space="preserve"> ADDIN ZOTERO_BIBL {"uncited":[],"omitted":[],"custom":[]} CSL_BIBLIOGRAPHY </w:instrText>
      </w:r>
      <w:r>
        <w:fldChar w:fldCharType="separate"/>
      </w:r>
      <w:r w:rsidRPr="0068649F">
        <w:t xml:space="preserve">Diaz, K. M., &amp; </w:t>
      </w:r>
      <w:proofErr w:type="spellStart"/>
      <w:r w:rsidRPr="0068649F">
        <w:t>Shimbo</w:t>
      </w:r>
      <w:proofErr w:type="spellEnd"/>
      <w:r w:rsidRPr="0068649F">
        <w:t xml:space="preserve">, D. (2013). Physical Activity and the Prevention of Hypertension. </w:t>
      </w:r>
      <w:r w:rsidRPr="0068649F">
        <w:rPr>
          <w:i/>
          <w:iCs/>
        </w:rPr>
        <w:t>Current Hypertension Reports</w:t>
      </w:r>
      <w:r w:rsidRPr="0068649F">
        <w:t xml:space="preserve">, </w:t>
      </w:r>
      <w:r w:rsidRPr="0068649F">
        <w:rPr>
          <w:i/>
          <w:iCs/>
        </w:rPr>
        <w:t>15</w:t>
      </w:r>
      <w:r w:rsidRPr="0068649F">
        <w:t>(6), 659–668. https://doi.org/10.1007/s11906-013-0386-8</w:t>
      </w:r>
    </w:p>
    <w:p w14:paraId="08B97D3D" w14:textId="77777777" w:rsidR="0068649F" w:rsidRPr="0068649F" w:rsidRDefault="0068649F" w:rsidP="0068649F">
      <w:pPr>
        <w:pStyle w:val="Bibliography"/>
      </w:pPr>
      <w:proofErr w:type="spellStart"/>
      <w:r w:rsidRPr="0068649F">
        <w:rPr>
          <w:i/>
          <w:iCs/>
        </w:rPr>
        <w:t>Tidyverse</w:t>
      </w:r>
      <w:proofErr w:type="spellEnd"/>
      <w:r w:rsidRPr="0068649F">
        <w:t>. (n.d.). Retrieved February 24, 2020, from https://www.tidyverse.org/packages/</w:t>
      </w:r>
    </w:p>
    <w:p w14:paraId="4F0651F2" w14:textId="77777777" w:rsidR="0068649F" w:rsidRPr="0068649F" w:rsidRDefault="0068649F" w:rsidP="0068649F">
      <w:pPr>
        <w:pStyle w:val="Bibliography"/>
      </w:pPr>
      <w:r w:rsidRPr="0068649F">
        <w:rPr>
          <w:i/>
          <w:iCs/>
        </w:rPr>
        <w:t>What is Data Cleaning?</w:t>
      </w:r>
      <w:r w:rsidRPr="0068649F">
        <w:t xml:space="preserve"> (n.d.). Sisense. Retrieved February 23, 2020, from https://www.sisense.com/glossary/data-cleaning/</w:t>
      </w:r>
    </w:p>
    <w:p w14:paraId="40828103" w14:textId="77777777" w:rsidR="0068649F" w:rsidRPr="0068649F" w:rsidRDefault="0068649F" w:rsidP="0068649F">
      <w:pPr>
        <w:pStyle w:val="Bibliography"/>
      </w:pPr>
      <w:r w:rsidRPr="0068649F">
        <w:rPr>
          <w:i/>
          <w:iCs/>
        </w:rPr>
        <w:t>WHO | Social determinants of health</w:t>
      </w:r>
      <w:r w:rsidRPr="0068649F">
        <w:t xml:space="preserve">. (n.d.). </w:t>
      </w:r>
      <w:proofErr w:type="gramStart"/>
      <w:r w:rsidRPr="0068649F">
        <w:t>WHO.</w:t>
      </w:r>
      <w:proofErr w:type="gramEnd"/>
      <w:r w:rsidRPr="0068649F">
        <w:t xml:space="preserve"> Retrieved February 23, 2020, from http://www.who.int/social_determinants/en/</w:t>
      </w:r>
    </w:p>
    <w:p w14:paraId="7BB0A44D" w14:textId="280135A0" w:rsidR="0068649F" w:rsidRPr="001C380F" w:rsidRDefault="0068649F" w:rsidP="001C380F">
      <w:r>
        <w:fldChar w:fldCharType="end"/>
      </w:r>
    </w:p>
    <w:p w14:paraId="6DC5E32B" w14:textId="77777777" w:rsidR="0094341E" w:rsidRPr="0094341E" w:rsidRDefault="0094341E" w:rsidP="0094341E">
      <w:pPr>
        <w:pStyle w:val="Subtitle"/>
        <w:jc w:val="center"/>
      </w:pPr>
    </w:p>
    <w:p w14:paraId="68E932B1" w14:textId="6A8F0496" w:rsidR="004A62E0" w:rsidRDefault="004A62E0" w:rsidP="006618CD"/>
    <w:p w14:paraId="0BAFCE41" w14:textId="77777777" w:rsidR="00235630" w:rsidRDefault="00235630" w:rsidP="006618CD"/>
    <w:p w14:paraId="2D9E73D2" w14:textId="77777777" w:rsidR="004A62E0" w:rsidRDefault="004A62E0" w:rsidP="006618CD"/>
    <w:p w14:paraId="763F5980" w14:textId="77597610" w:rsidR="007723F8" w:rsidRDefault="007723F8" w:rsidP="006618CD"/>
    <w:p w14:paraId="3E1339AD" w14:textId="0298710D" w:rsidR="007723F8" w:rsidRDefault="007723F8" w:rsidP="006618CD"/>
    <w:p w14:paraId="2D35B2FA" w14:textId="001FDD98" w:rsidR="007723F8" w:rsidRDefault="007723F8" w:rsidP="006618CD"/>
    <w:p w14:paraId="6184C03F" w14:textId="77777777" w:rsidR="007723F8" w:rsidRPr="006618CD" w:rsidRDefault="007723F8" w:rsidP="006618CD"/>
    <w:p w14:paraId="5B08CFD8" w14:textId="7C1A6B01" w:rsidR="006618CD" w:rsidRDefault="006618CD" w:rsidP="006618CD"/>
    <w:p w14:paraId="1C8807E4" w14:textId="77777777" w:rsidR="006618CD" w:rsidRPr="006618CD" w:rsidRDefault="006618CD" w:rsidP="006618CD"/>
    <w:sectPr w:rsidR="006618CD" w:rsidRPr="006618CD" w:rsidSect="002717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7F1FC7"/>
    <w:multiLevelType w:val="multilevel"/>
    <w:tmpl w:val="74E4BDB2"/>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BCA"/>
    <w:rsid w:val="0004606A"/>
    <w:rsid w:val="000838EB"/>
    <w:rsid w:val="001C380F"/>
    <w:rsid w:val="00235630"/>
    <w:rsid w:val="00271756"/>
    <w:rsid w:val="002A283A"/>
    <w:rsid w:val="0035185A"/>
    <w:rsid w:val="00484A4D"/>
    <w:rsid w:val="004A2917"/>
    <w:rsid w:val="004A62E0"/>
    <w:rsid w:val="00502BCA"/>
    <w:rsid w:val="00504B81"/>
    <w:rsid w:val="005E1936"/>
    <w:rsid w:val="005F729C"/>
    <w:rsid w:val="00650CC3"/>
    <w:rsid w:val="006535BA"/>
    <w:rsid w:val="006618CD"/>
    <w:rsid w:val="006666FE"/>
    <w:rsid w:val="0068649F"/>
    <w:rsid w:val="007723F8"/>
    <w:rsid w:val="00795B47"/>
    <w:rsid w:val="007D492C"/>
    <w:rsid w:val="008C77B2"/>
    <w:rsid w:val="00916E1D"/>
    <w:rsid w:val="0094341E"/>
    <w:rsid w:val="00B7289C"/>
    <w:rsid w:val="00B72B2F"/>
    <w:rsid w:val="00BB6FFE"/>
    <w:rsid w:val="00D26236"/>
    <w:rsid w:val="00E923EC"/>
    <w:rsid w:val="00FE26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15A28E"/>
  <w15:chartTrackingRefBased/>
  <w15:docId w15:val="{A89227AB-691A-C14F-B5EB-895992997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2BCA"/>
    <w:rPr>
      <w:rFonts w:ascii="Times New Roman" w:eastAsia="Times New Roman" w:hAnsi="Times New Roman" w:cs="Times New Roman"/>
    </w:rPr>
  </w:style>
  <w:style w:type="paragraph" w:styleId="Heading1">
    <w:name w:val="heading 1"/>
    <w:basedOn w:val="Normal"/>
    <w:next w:val="Normal"/>
    <w:link w:val="Heading1Char"/>
    <w:uiPriority w:val="9"/>
    <w:qFormat/>
    <w:rsid w:val="006618C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18C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7289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18C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618CD"/>
    <w:pPr>
      <w:spacing w:before="480" w:line="276" w:lineRule="auto"/>
      <w:outlineLvl w:val="9"/>
    </w:pPr>
    <w:rPr>
      <w:b/>
      <w:bCs/>
      <w:sz w:val="28"/>
      <w:szCs w:val="28"/>
    </w:rPr>
  </w:style>
  <w:style w:type="paragraph" w:styleId="TOC1">
    <w:name w:val="toc 1"/>
    <w:basedOn w:val="Normal"/>
    <w:next w:val="Normal"/>
    <w:autoRedefine/>
    <w:uiPriority w:val="39"/>
    <w:unhideWhenUsed/>
    <w:rsid w:val="006618CD"/>
    <w:pPr>
      <w:spacing w:before="120"/>
    </w:pPr>
    <w:rPr>
      <w:rFonts w:asciiTheme="minorHAnsi" w:hAnsiTheme="minorHAnsi"/>
      <w:b/>
      <w:bCs/>
      <w:i/>
      <w:iCs/>
    </w:rPr>
  </w:style>
  <w:style w:type="paragraph" w:styleId="TOC2">
    <w:name w:val="toc 2"/>
    <w:basedOn w:val="Normal"/>
    <w:next w:val="Normal"/>
    <w:autoRedefine/>
    <w:uiPriority w:val="39"/>
    <w:unhideWhenUsed/>
    <w:rsid w:val="006618CD"/>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618CD"/>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618CD"/>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618CD"/>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618CD"/>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618CD"/>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618CD"/>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618CD"/>
    <w:pPr>
      <w:ind w:left="1920"/>
    </w:pPr>
    <w:rPr>
      <w:rFonts w:asciiTheme="minorHAnsi" w:hAnsiTheme="minorHAnsi"/>
      <w:sz w:val="20"/>
      <w:szCs w:val="20"/>
    </w:rPr>
  </w:style>
  <w:style w:type="character" w:styleId="Hyperlink">
    <w:name w:val="Hyperlink"/>
    <w:basedOn w:val="DefaultParagraphFont"/>
    <w:uiPriority w:val="99"/>
    <w:unhideWhenUsed/>
    <w:rsid w:val="006618CD"/>
    <w:rPr>
      <w:color w:val="0563C1" w:themeColor="hyperlink"/>
      <w:u w:val="single"/>
    </w:rPr>
  </w:style>
  <w:style w:type="character" w:styleId="FollowedHyperlink">
    <w:name w:val="FollowedHyperlink"/>
    <w:basedOn w:val="DefaultParagraphFont"/>
    <w:uiPriority w:val="99"/>
    <w:semiHidden/>
    <w:unhideWhenUsed/>
    <w:rsid w:val="006618CD"/>
    <w:rPr>
      <w:color w:val="954F72" w:themeColor="followedHyperlink"/>
      <w:u w:val="single"/>
    </w:rPr>
  </w:style>
  <w:style w:type="character" w:customStyle="1" w:styleId="Heading2Char">
    <w:name w:val="Heading 2 Char"/>
    <w:basedOn w:val="DefaultParagraphFont"/>
    <w:link w:val="Heading2"/>
    <w:uiPriority w:val="9"/>
    <w:rsid w:val="006618CD"/>
    <w:rPr>
      <w:rFonts w:asciiTheme="majorHAnsi" w:eastAsiaTheme="majorEastAsia" w:hAnsiTheme="majorHAnsi" w:cstheme="majorBidi"/>
      <w:color w:val="2F5496" w:themeColor="accent1" w:themeShade="BF"/>
      <w:sz w:val="26"/>
      <w:szCs w:val="26"/>
    </w:rPr>
  </w:style>
  <w:style w:type="paragraph" w:styleId="Subtitle">
    <w:name w:val="Subtitle"/>
    <w:basedOn w:val="Normal"/>
    <w:next w:val="Normal"/>
    <w:link w:val="SubtitleChar"/>
    <w:uiPriority w:val="11"/>
    <w:qFormat/>
    <w:rsid w:val="006618CD"/>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6618CD"/>
    <w:rPr>
      <w:rFonts w:eastAsiaTheme="minorEastAsia"/>
      <w:color w:val="5A5A5A" w:themeColor="text1" w:themeTint="A5"/>
      <w:spacing w:val="15"/>
      <w:sz w:val="22"/>
      <w:szCs w:val="22"/>
    </w:rPr>
  </w:style>
  <w:style w:type="character" w:customStyle="1" w:styleId="normaltextrun">
    <w:name w:val="normaltextrun"/>
    <w:basedOn w:val="DefaultParagraphFont"/>
    <w:rsid w:val="00B7289C"/>
  </w:style>
  <w:style w:type="character" w:customStyle="1" w:styleId="Heading3Char">
    <w:name w:val="Heading 3 Char"/>
    <w:basedOn w:val="DefaultParagraphFont"/>
    <w:link w:val="Heading3"/>
    <w:uiPriority w:val="9"/>
    <w:rsid w:val="00B7289C"/>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4A2917"/>
    <w:rPr>
      <w:sz w:val="18"/>
      <w:szCs w:val="18"/>
    </w:rPr>
  </w:style>
  <w:style w:type="character" w:customStyle="1" w:styleId="BalloonTextChar">
    <w:name w:val="Balloon Text Char"/>
    <w:basedOn w:val="DefaultParagraphFont"/>
    <w:link w:val="BalloonText"/>
    <w:uiPriority w:val="99"/>
    <w:semiHidden/>
    <w:rsid w:val="004A2917"/>
    <w:rPr>
      <w:rFonts w:ascii="Times New Roman" w:eastAsia="Times New Roman" w:hAnsi="Times New Roman" w:cs="Times New Roman"/>
      <w:sz w:val="18"/>
      <w:szCs w:val="18"/>
    </w:rPr>
  </w:style>
  <w:style w:type="paragraph" w:styleId="Bibliography">
    <w:name w:val="Bibliography"/>
    <w:basedOn w:val="Normal"/>
    <w:next w:val="Normal"/>
    <w:uiPriority w:val="37"/>
    <w:unhideWhenUsed/>
    <w:rsid w:val="0068649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BC39C-656D-7B46-A82B-2D5CD4EC4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TotalTime>
  <Pages>10</Pages>
  <Words>2101</Words>
  <Characters>11981</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Olabisi</dc:creator>
  <cp:keywords/>
  <dc:description/>
  <cp:lastModifiedBy>Joshua Olabisi</cp:lastModifiedBy>
  <cp:revision>17</cp:revision>
  <dcterms:created xsi:type="dcterms:W3CDTF">2020-02-23T02:59:00Z</dcterms:created>
  <dcterms:modified xsi:type="dcterms:W3CDTF">2020-02-29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FyzSGvE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